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2D05A3" w14:textId="77777777" w:rsidR="00FB1D19" w:rsidRPr="00905E63" w:rsidRDefault="00FB1D19" w:rsidP="00FB1D19">
      <w:pPr>
        <w:jc w:val="center"/>
        <w:rPr>
          <w:b/>
          <w:bCs/>
          <w:sz w:val="32"/>
          <w:szCs w:val="32"/>
        </w:rPr>
      </w:pPr>
      <w:r w:rsidRPr="00905E63">
        <w:rPr>
          <w:b/>
          <w:bCs/>
          <w:sz w:val="40"/>
          <w:szCs w:val="40"/>
        </w:rPr>
        <w:t xml:space="preserve">Variation in Practice and Outcomes of Extracorporeal Life Support (ECLS) In Congenital Diaphragmatic Hernia (CDH) Between North American </w:t>
      </w:r>
      <w:r>
        <w:rPr>
          <w:b/>
          <w:bCs/>
          <w:sz w:val="40"/>
          <w:szCs w:val="40"/>
        </w:rPr>
        <w:t>a</w:t>
      </w:r>
      <w:r w:rsidRPr="00905E63">
        <w:rPr>
          <w:b/>
          <w:bCs/>
          <w:sz w:val="40"/>
          <w:szCs w:val="40"/>
        </w:rPr>
        <w:t>nd European Centres</w:t>
      </w:r>
    </w:p>
    <w:p w14:paraId="643DE8FF" w14:textId="77777777" w:rsidR="00FB1D19" w:rsidRPr="00905E63" w:rsidRDefault="00FB1D19" w:rsidP="00FB1D19">
      <w:pPr>
        <w:shd w:val="clear" w:color="auto" w:fill="FFFFFF" w:themeFill="background1"/>
        <w:spacing w:after="0" w:line="240" w:lineRule="auto"/>
        <w:textAlignment w:val="baseline"/>
        <w:rPr>
          <w:rFonts w:eastAsia="Times New Roman" w:cs="Arial"/>
          <w:b/>
          <w:bCs/>
          <w:sz w:val="24"/>
          <w:szCs w:val="24"/>
          <w:lang w:eastAsia="en-GB"/>
        </w:rPr>
      </w:pPr>
      <w:r w:rsidRPr="00905E63">
        <w:rPr>
          <w:rFonts w:eastAsia="Times New Roman" w:cs="Arial"/>
          <w:b/>
          <w:bCs/>
          <w:sz w:val="24"/>
          <w:szCs w:val="24"/>
          <w:bdr w:val="none" w:sz="0" w:space="0" w:color="auto" w:frame="1"/>
          <w:lang w:eastAsia="en-GB"/>
        </w:rPr>
        <w:t>George Bethell</w:t>
      </w:r>
      <w:r w:rsidRPr="00905E63">
        <w:rPr>
          <w:rFonts w:eastAsia="Times New Roman" w:cs="Arial"/>
          <w:b/>
          <w:bCs/>
          <w:sz w:val="24"/>
          <w:szCs w:val="24"/>
          <w:bdr w:val="none" w:sz="0" w:space="0" w:color="auto" w:frame="1"/>
          <w:vertAlign w:val="superscript"/>
          <w:lang w:eastAsia="en-GB"/>
        </w:rPr>
        <w:t>1</w:t>
      </w:r>
      <w:r w:rsidRPr="00905E63">
        <w:rPr>
          <w:rFonts w:eastAsia="Times New Roman" w:cs="Arial"/>
          <w:b/>
          <w:bCs/>
          <w:sz w:val="24"/>
          <w:szCs w:val="24"/>
          <w:bdr w:val="none" w:sz="0" w:space="0" w:color="auto" w:frame="1"/>
          <w:lang w:eastAsia="en-GB"/>
        </w:rPr>
        <w:t>, Iain Yardley</w:t>
      </w:r>
      <w:r w:rsidRPr="00905E63">
        <w:rPr>
          <w:rFonts w:eastAsia="Times New Roman" w:cs="Arial"/>
          <w:b/>
          <w:bCs/>
          <w:sz w:val="24"/>
          <w:szCs w:val="24"/>
          <w:bdr w:val="none" w:sz="0" w:space="0" w:color="auto" w:frame="1"/>
          <w:vertAlign w:val="superscript"/>
          <w:lang w:eastAsia="en-GB"/>
        </w:rPr>
        <w:t>2</w:t>
      </w:r>
      <w:r w:rsidRPr="00905E63">
        <w:rPr>
          <w:rFonts w:eastAsia="Times New Roman" w:cs="Arial"/>
          <w:b/>
          <w:bCs/>
          <w:sz w:val="24"/>
          <w:szCs w:val="24"/>
          <w:bdr w:val="none" w:sz="0" w:space="0" w:color="auto" w:frame="1"/>
          <w:lang w:eastAsia="en-GB"/>
        </w:rPr>
        <w:t>, Timothy Bradnock</w:t>
      </w:r>
      <w:r w:rsidRPr="00905E63">
        <w:rPr>
          <w:rFonts w:eastAsia="Times New Roman" w:cs="Arial"/>
          <w:b/>
          <w:bCs/>
          <w:sz w:val="24"/>
          <w:szCs w:val="24"/>
          <w:bdr w:val="none" w:sz="0" w:space="0" w:color="auto" w:frame="1"/>
          <w:vertAlign w:val="superscript"/>
          <w:lang w:eastAsia="en-GB"/>
        </w:rPr>
        <w:t>3</w:t>
      </w:r>
      <w:r w:rsidRPr="00905E63">
        <w:rPr>
          <w:rFonts w:eastAsia="Times New Roman" w:cs="Arial"/>
          <w:b/>
          <w:bCs/>
          <w:sz w:val="24"/>
          <w:szCs w:val="24"/>
          <w:bdr w:val="none" w:sz="0" w:space="0" w:color="auto" w:frame="1"/>
          <w:lang w:eastAsia="en-GB"/>
        </w:rPr>
        <w:t>, Neil Patel</w:t>
      </w:r>
      <w:r w:rsidRPr="00905E63">
        <w:rPr>
          <w:rFonts w:eastAsia="Times New Roman" w:cs="Arial"/>
          <w:b/>
          <w:bCs/>
          <w:sz w:val="24"/>
          <w:szCs w:val="24"/>
          <w:bdr w:val="none" w:sz="0" w:space="0" w:color="auto" w:frame="1"/>
          <w:vertAlign w:val="superscript"/>
          <w:lang w:eastAsia="en-GB"/>
        </w:rPr>
        <w:t>3</w:t>
      </w:r>
      <w:r w:rsidRPr="00905E63">
        <w:rPr>
          <w:rFonts w:eastAsia="Times New Roman" w:cs="Arial"/>
          <w:b/>
          <w:bCs/>
          <w:sz w:val="24"/>
          <w:szCs w:val="24"/>
          <w:bdr w:val="none" w:sz="0" w:space="0" w:color="auto" w:frame="1"/>
          <w:lang w:eastAsia="en-GB"/>
        </w:rPr>
        <w:t>, Augusto Zani</w:t>
      </w:r>
      <w:r w:rsidRPr="00905E63">
        <w:rPr>
          <w:rFonts w:eastAsia="Times New Roman" w:cs="Arial"/>
          <w:b/>
          <w:bCs/>
          <w:sz w:val="24"/>
          <w:szCs w:val="24"/>
          <w:bdr w:val="none" w:sz="0" w:space="0" w:color="auto" w:frame="1"/>
          <w:vertAlign w:val="superscript"/>
          <w:lang w:eastAsia="en-GB"/>
        </w:rPr>
        <w:t>4</w:t>
      </w:r>
      <w:r w:rsidRPr="00905E63">
        <w:rPr>
          <w:rFonts w:eastAsia="Times New Roman" w:cs="Arial"/>
          <w:b/>
          <w:bCs/>
          <w:sz w:val="24"/>
          <w:szCs w:val="24"/>
          <w:bdr w:val="none" w:sz="0" w:space="0" w:color="auto" w:frame="1"/>
          <w:lang w:eastAsia="en-GB"/>
        </w:rPr>
        <w:t>, Vanessa Stanley</w:t>
      </w:r>
      <w:r w:rsidRPr="00905E63">
        <w:rPr>
          <w:rFonts w:eastAsia="Times New Roman" w:cs="Arial"/>
          <w:b/>
          <w:bCs/>
          <w:sz w:val="24"/>
          <w:szCs w:val="24"/>
          <w:bdr w:val="none" w:sz="0" w:space="0" w:color="auto" w:frame="1"/>
          <w:vertAlign w:val="superscript"/>
          <w:lang w:eastAsia="en-GB"/>
        </w:rPr>
        <w:t>5</w:t>
      </w:r>
      <w:r w:rsidRPr="00905E63">
        <w:rPr>
          <w:rFonts w:eastAsia="Times New Roman" w:cs="Arial"/>
          <w:b/>
          <w:bCs/>
          <w:sz w:val="24"/>
          <w:szCs w:val="24"/>
          <w:bdr w:val="none" w:sz="0" w:space="0" w:color="auto" w:frame="1"/>
          <w:lang w:eastAsia="en-GB"/>
        </w:rPr>
        <w:t xml:space="preserve"> and Nigel J Hall</w:t>
      </w:r>
      <w:r w:rsidRPr="00905E63">
        <w:rPr>
          <w:rFonts w:eastAsia="Times New Roman" w:cs="Arial"/>
          <w:b/>
          <w:bCs/>
          <w:sz w:val="24"/>
          <w:szCs w:val="24"/>
          <w:bdr w:val="none" w:sz="0" w:space="0" w:color="auto" w:frame="1"/>
          <w:vertAlign w:val="superscript"/>
          <w:lang w:eastAsia="en-GB"/>
        </w:rPr>
        <w:t>1</w:t>
      </w:r>
    </w:p>
    <w:p w14:paraId="362073FA" w14:textId="77777777" w:rsidR="00FB1D19" w:rsidRPr="00905E63" w:rsidRDefault="00FB1D19" w:rsidP="00FB1D19">
      <w:pPr>
        <w:shd w:val="clear" w:color="auto" w:fill="FFFFFF"/>
        <w:spacing w:after="0" w:line="240" w:lineRule="auto"/>
        <w:textAlignment w:val="baseline"/>
        <w:rPr>
          <w:rFonts w:eastAsia="Times New Roman" w:cs="Arial"/>
          <w:sz w:val="24"/>
          <w:szCs w:val="24"/>
          <w:lang w:eastAsia="en-GB"/>
        </w:rPr>
      </w:pPr>
    </w:p>
    <w:p w14:paraId="160E0288" w14:textId="77777777" w:rsidR="00FB1D19" w:rsidRPr="00905E63" w:rsidRDefault="00FB1D19" w:rsidP="00FB1D19">
      <w:pPr>
        <w:shd w:val="clear" w:color="auto" w:fill="FFFFFF"/>
        <w:spacing w:after="0" w:line="240" w:lineRule="auto"/>
        <w:textAlignment w:val="baseline"/>
        <w:rPr>
          <w:rFonts w:eastAsia="Times New Roman" w:cs="Arial"/>
          <w:szCs w:val="24"/>
          <w:lang w:eastAsia="en-GB"/>
        </w:rPr>
      </w:pPr>
    </w:p>
    <w:p w14:paraId="3283E48A" w14:textId="77777777" w:rsidR="00FB1D19" w:rsidRPr="00905E63" w:rsidRDefault="00FB1D19" w:rsidP="00FB1D19">
      <w:pPr>
        <w:pStyle w:val="ListParagraph"/>
        <w:numPr>
          <w:ilvl w:val="0"/>
          <w:numId w:val="1"/>
        </w:numPr>
        <w:shd w:val="clear" w:color="auto" w:fill="FFFFFF"/>
        <w:spacing w:after="0" w:line="240" w:lineRule="auto"/>
        <w:textAlignment w:val="baseline"/>
      </w:pPr>
      <w:r w:rsidRPr="00905E63">
        <w:rPr>
          <w:rFonts w:eastAsia="Times New Roman" w:cs="Arial"/>
          <w:szCs w:val="24"/>
          <w:lang w:eastAsia="en-GB"/>
        </w:rPr>
        <w:t>University Surgical Unit, Faculty of Medicine, University of Southampton, Southampton, United Kingdom.</w:t>
      </w:r>
      <w:r w:rsidRPr="00905E63">
        <w:t xml:space="preserve"> </w:t>
      </w:r>
    </w:p>
    <w:p w14:paraId="08E34067" w14:textId="77777777" w:rsidR="00FB1D19" w:rsidRPr="00905E63" w:rsidRDefault="00FB1D19" w:rsidP="00FB1D19">
      <w:pPr>
        <w:pStyle w:val="ListParagraph"/>
        <w:numPr>
          <w:ilvl w:val="0"/>
          <w:numId w:val="1"/>
        </w:numPr>
        <w:shd w:val="clear" w:color="auto" w:fill="FFFFFF"/>
        <w:spacing w:after="0" w:line="240" w:lineRule="auto"/>
        <w:textAlignment w:val="baseline"/>
        <w:rPr>
          <w:rFonts w:eastAsia="Times New Roman" w:cs="Arial"/>
          <w:szCs w:val="24"/>
          <w:lang w:eastAsia="en-GB"/>
        </w:rPr>
      </w:pPr>
      <w:r w:rsidRPr="00905E63">
        <w:rPr>
          <w:rFonts w:eastAsia="Times New Roman" w:cs="Arial"/>
          <w:szCs w:val="24"/>
          <w:lang w:eastAsia="en-GB"/>
        </w:rPr>
        <w:t xml:space="preserve">Evelina Children’s Hospital, London, United Kingdom. </w:t>
      </w:r>
    </w:p>
    <w:p w14:paraId="112A60B9" w14:textId="77777777" w:rsidR="00FB1D19" w:rsidRPr="00905E63" w:rsidRDefault="00FB1D19" w:rsidP="00FB1D19">
      <w:pPr>
        <w:pStyle w:val="ListParagraph"/>
        <w:numPr>
          <w:ilvl w:val="0"/>
          <w:numId w:val="1"/>
        </w:numPr>
        <w:shd w:val="clear" w:color="auto" w:fill="FFFFFF"/>
        <w:spacing w:after="0" w:line="240" w:lineRule="auto"/>
        <w:textAlignment w:val="baseline"/>
        <w:rPr>
          <w:rFonts w:eastAsia="Times New Roman" w:cs="Arial"/>
          <w:szCs w:val="24"/>
          <w:lang w:eastAsia="en-GB"/>
        </w:rPr>
      </w:pPr>
      <w:r w:rsidRPr="00905E63">
        <w:rPr>
          <w:rFonts w:eastAsia="Times New Roman" w:cs="Arial"/>
          <w:szCs w:val="24"/>
          <w:lang w:eastAsia="en-GB"/>
        </w:rPr>
        <w:t>Royal Hospital for Children Glasgow, Glasgow, United Kingdom.</w:t>
      </w:r>
    </w:p>
    <w:p w14:paraId="21CD609E" w14:textId="77777777" w:rsidR="00FB1D19" w:rsidRPr="00905E63" w:rsidRDefault="00FB1D19" w:rsidP="00FB1D19">
      <w:pPr>
        <w:pStyle w:val="ListParagraph"/>
        <w:numPr>
          <w:ilvl w:val="0"/>
          <w:numId w:val="1"/>
        </w:numPr>
        <w:shd w:val="clear" w:color="auto" w:fill="FFFFFF"/>
        <w:spacing w:after="0" w:line="240" w:lineRule="auto"/>
        <w:textAlignment w:val="baseline"/>
        <w:rPr>
          <w:rFonts w:eastAsia="Times New Roman" w:cs="Arial"/>
          <w:szCs w:val="24"/>
          <w:lang w:eastAsia="en-GB"/>
        </w:rPr>
      </w:pPr>
      <w:r w:rsidRPr="00B64623">
        <w:rPr>
          <w:rFonts w:eastAsia="Times New Roman" w:cs="Arial"/>
          <w:szCs w:val="24"/>
          <w:lang w:eastAsia="en-GB"/>
        </w:rPr>
        <w:t>Department of Surgery, Washington University in St. Louis School of Medicine, St. Louis, MO, USA.</w:t>
      </w:r>
    </w:p>
    <w:p w14:paraId="5F0044D8" w14:textId="77777777" w:rsidR="00FB1D19" w:rsidRPr="00905E63" w:rsidRDefault="00FB1D19" w:rsidP="00FB1D19">
      <w:pPr>
        <w:pStyle w:val="ListParagraph"/>
        <w:numPr>
          <w:ilvl w:val="0"/>
          <w:numId w:val="1"/>
        </w:numPr>
        <w:shd w:val="clear" w:color="auto" w:fill="FFFFFF"/>
        <w:spacing w:after="0" w:line="240" w:lineRule="auto"/>
        <w:textAlignment w:val="baseline"/>
        <w:rPr>
          <w:rFonts w:eastAsia="Times New Roman" w:cs="Arial"/>
          <w:szCs w:val="24"/>
          <w:lang w:eastAsia="en-GB"/>
        </w:rPr>
      </w:pPr>
      <w:r w:rsidRPr="00905E63">
        <w:rPr>
          <w:rFonts w:eastAsia="Times New Roman" w:cs="Arial"/>
          <w:szCs w:val="24"/>
          <w:lang w:eastAsia="en-GB"/>
        </w:rPr>
        <w:t>University Hospital Southampton, Southampton, United Kingdom.</w:t>
      </w:r>
      <w:r w:rsidRPr="00905E63">
        <w:rPr>
          <w:rFonts w:eastAsia="Times New Roman" w:cs="Arial"/>
          <w:szCs w:val="24"/>
          <w:lang w:eastAsia="en-GB"/>
        </w:rPr>
        <w:tab/>
      </w:r>
    </w:p>
    <w:p w14:paraId="285DFC32" w14:textId="77777777" w:rsidR="00FB1D19" w:rsidRPr="00905E63" w:rsidRDefault="00FB1D19" w:rsidP="00FB1D19">
      <w:pPr>
        <w:jc w:val="both"/>
        <w:rPr>
          <w:rFonts w:cs="Arial"/>
          <w:b/>
          <w:shd w:val="clear" w:color="auto" w:fill="FFFFFF"/>
        </w:rPr>
      </w:pPr>
    </w:p>
    <w:p w14:paraId="38A0C8F4" w14:textId="77777777" w:rsidR="00FB1D19" w:rsidRPr="00905E63" w:rsidRDefault="00FB1D19" w:rsidP="00FB1D19">
      <w:pPr>
        <w:jc w:val="both"/>
        <w:rPr>
          <w:rFonts w:cs="Arial"/>
          <w:b/>
          <w:shd w:val="clear" w:color="auto" w:fill="FFFFFF"/>
        </w:rPr>
      </w:pPr>
    </w:p>
    <w:p w14:paraId="0B4A1ABA" w14:textId="77777777" w:rsidR="00FB1D19" w:rsidRPr="00905E63" w:rsidRDefault="00FB1D19" w:rsidP="00FB1D19">
      <w:pPr>
        <w:jc w:val="both"/>
        <w:rPr>
          <w:rFonts w:cs="Arial"/>
          <w:b/>
          <w:shd w:val="clear" w:color="auto" w:fill="FFFFFF"/>
        </w:rPr>
      </w:pPr>
    </w:p>
    <w:p w14:paraId="34EFFC21" w14:textId="77777777" w:rsidR="00FB1D19" w:rsidRPr="00905E63" w:rsidRDefault="00FB1D19" w:rsidP="00FB1D19">
      <w:pPr>
        <w:jc w:val="both"/>
        <w:rPr>
          <w:rFonts w:cs="Arial"/>
          <w:b/>
          <w:shd w:val="clear" w:color="auto" w:fill="FFFFFF"/>
        </w:rPr>
      </w:pPr>
    </w:p>
    <w:p w14:paraId="75A85E6B" w14:textId="77777777" w:rsidR="00FB1D19" w:rsidRPr="00905E63" w:rsidRDefault="00FB1D19" w:rsidP="00FB1D19">
      <w:pPr>
        <w:jc w:val="both"/>
        <w:rPr>
          <w:rFonts w:cs="Arial"/>
          <w:shd w:val="clear" w:color="auto" w:fill="FFFFFF"/>
        </w:rPr>
      </w:pPr>
      <w:r w:rsidRPr="00905E63">
        <w:rPr>
          <w:rFonts w:cs="Arial"/>
          <w:b/>
          <w:shd w:val="clear" w:color="auto" w:fill="FFFFFF"/>
        </w:rPr>
        <w:t xml:space="preserve">Correspondence to: </w:t>
      </w:r>
      <w:r>
        <w:rPr>
          <w:rFonts w:cs="Arial"/>
          <w:shd w:val="clear" w:color="auto" w:fill="FFFFFF"/>
        </w:rPr>
        <w:t>George Bethell</w:t>
      </w:r>
      <w:r w:rsidRPr="00905E63">
        <w:rPr>
          <w:rFonts w:cs="Arial"/>
          <w:shd w:val="clear" w:color="auto" w:fill="FFFFFF"/>
        </w:rPr>
        <w:t xml:space="preserve">, University Surgical Unit, University of Southampton, Southampton, United Kingdom, SO16 6YD. </w:t>
      </w:r>
      <w:r>
        <w:rPr>
          <w:rFonts w:cs="Arial"/>
          <w:shd w:val="clear" w:color="auto" w:fill="FFFFFF"/>
        </w:rPr>
        <w:t>g.s.bethell@soton.ac.uk.</w:t>
      </w:r>
      <w:r w:rsidRPr="00905E63">
        <w:rPr>
          <w:rFonts w:cs="Arial"/>
          <w:shd w:val="clear" w:color="auto" w:fill="FFFFFF"/>
        </w:rPr>
        <w:t xml:space="preserve"> 023 8120 6146.</w:t>
      </w:r>
    </w:p>
    <w:p w14:paraId="573B264E" w14:textId="77777777" w:rsidR="00FB1D19" w:rsidRPr="00905E63" w:rsidRDefault="00FB1D19" w:rsidP="00FB1D19">
      <w:pPr>
        <w:rPr>
          <w:rFonts w:cs="Arial"/>
          <w:shd w:val="clear" w:color="auto" w:fill="FFFFFF"/>
        </w:rPr>
      </w:pPr>
      <w:r w:rsidRPr="00905E63">
        <w:rPr>
          <w:rFonts w:cs="Arial"/>
          <w:b/>
          <w:shd w:val="clear" w:color="auto" w:fill="FFFFFF"/>
        </w:rPr>
        <w:t xml:space="preserve">Funding: </w:t>
      </w:r>
      <w:r w:rsidRPr="00905E63">
        <w:rPr>
          <w:rFonts w:cs="Arial"/>
          <w:shd w:val="clear" w:color="auto" w:fill="FFFFFF"/>
        </w:rPr>
        <w:t xml:space="preserve">George Bethell is funded by the National Institute of Heath Research Doctoral Fellowship programme (NIHR302541). </w:t>
      </w:r>
      <w:r w:rsidRPr="00905E63">
        <w:rPr>
          <w:rFonts w:cs="Arial"/>
        </w:rPr>
        <w:t>The views expressed are those of the authors and not necessarily those of the NHS, the NIHR or the Department of Health.</w:t>
      </w:r>
      <w:r w:rsidRPr="00905E63">
        <w:rPr>
          <w:rFonts w:cs="Arial"/>
          <w:shd w:val="clear" w:color="auto" w:fill="FFFFFF"/>
        </w:rPr>
        <w:t xml:space="preserve"> </w:t>
      </w:r>
    </w:p>
    <w:p w14:paraId="13396CDC" w14:textId="77777777" w:rsidR="00FB1D19" w:rsidRDefault="00FB1D19" w:rsidP="00FB1D19">
      <w:r>
        <w:rPr>
          <w:rFonts w:cs="Arial"/>
          <w:b/>
          <w:shd w:val="clear" w:color="auto" w:fill="FFFFFF"/>
        </w:rPr>
        <w:t xml:space="preserve">Acknowledgments: </w:t>
      </w:r>
      <w:r>
        <w:rPr>
          <w:rFonts w:cs="Arial"/>
          <w:bCs/>
          <w:shd w:val="clear" w:color="auto" w:fill="FFFFFF"/>
        </w:rPr>
        <w:t xml:space="preserve">We would like to acknowledge the </w:t>
      </w:r>
      <w:r>
        <w:t>Extracorporeal Life Support Organization (ELSO) Scientific and Oversight Committee who reviewed this study proposal, advised on design and reviewed this manuscript prior to publication.</w:t>
      </w:r>
    </w:p>
    <w:p w14:paraId="1D11E454" w14:textId="77777777" w:rsidR="00FB1D19" w:rsidRPr="00D87741" w:rsidRDefault="00FB1D19" w:rsidP="00FB1D19">
      <w:pPr>
        <w:rPr>
          <w:rFonts w:cs="Arial"/>
          <w:shd w:val="clear" w:color="auto" w:fill="FFFFFF"/>
        </w:rPr>
      </w:pPr>
      <w:r>
        <w:rPr>
          <w:b/>
          <w:bCs/>
        </w:rPr>
        <w:t xml:space="preserve">Presentation: </w:t>
      </w:r>
      <w:r>
        <w:t>Oral presentation at the 25</w:t>
      </w:r>
      <w:r w:rsidRPr="00491E17">
        <w:rPr>
          <w:vertAlign w:val="superscript"/>
        </w:rPr>
        <w:t>th</w:t>
      </w:r>
      <w:r>
        <w:t xml:space="preserve"> </w:t>
      </w:r>
      <w:r w:rsidRPr="00491E17">
        <w:t>European Paediatric Surgical Association Annual Congress</w:t>
      </w:r>
      <w:r>
        <w:t xml:space="preserve"> in </w:t>
      </w:r>
      <w:r w:rsidRPr="00491E17">
        <w:t>Bologna</w:t>
      </w:r>
      <w:r>
        <w:t>, Italy</w:t>
      </w:r>
      <w:r w:rsidRPr="00491E17">
        <w:t>. June 2024</w:t>
      </w:r>
      <w:r>
        <w:t>.</w:t>
      </w:r>
    </w:p>
    <w:p w14:paraId="52712B07" w14:textId="77777777" w:rsidR="00FB1D19" w:rsidRDefault="00FB1D19" w:rsidP="00FB1D19">
      <w:r w:rsidRPr="00905E63">
        <w:rPr>
          <w:rFonts w:cs="Arial"/>
          <w:b/>
          <w:shd w:val="clear" w:color="auto" w:fill="FFFFFF"/>
        </w:rPr>
        <w:t xml:space="preserve">Category: </w:t>
      </w:r>
      <w:r w:rsidRPr="00905E63">
        <w:rPr>
          <w:rFonts w:cs="Arial"/>
          <w:bCs/>
          <w:shd w:val="clear" w:color="auto" w:fill="FFFFFF"/>
        </w:rPr>
        <w:t>Original research</w:t>
      </w:r>
      <w:r w:rsidRPr="00905E63">
        <w:rPr>
          <w:rFonts w:cs="Arial"/>
          <w:shd w:val="clear" w:color="auto" w:fill="FFFFFF"/>
        </w:rPr>
        <w:t xml:space="preserve"> </w:t>
      </w:r>
    </w:p>
    <w:p w14:paraId="3A20F6F3" w14:textId="7F4B0960" w:rsidR="00B93C4D" w:rsidRDefault="00B93C4D" w:rsidP="00B93C4D">
      <w:pPr>
        <w:pStyle w:val="Heading1"/>
      </w:pPr>
      <w:r w:rsidRPr="00905E63">
        <w:lastRenderedPageBreak/>
        <w:t>Abstract</w:t>
      </w:r>
    </w:p>
    <w:p w14:paraId="7270A7A2" w14:textId="474308AA" w:rsidR="006A52D8" w:rsidRDefault="006A52D8" w:rsidP="006A52D8">
      <w:pPr>
        <w:pStyle w:val="Heading2"/>
      </w:pPr>
      <w:r>
        <w:t>Background</w:t>
      </w:r>
    </w:p>
    <w:p w14:paraId="65954D6E" w14:textId="6D688FF3" w:rsidR="00A22908" w:rsidRPr="00A22908" w:rsidRDefault="006D3DE3" w:rsidP="00A22908">
      <w:r>
        <w:t xml:space="preserve">Previous studies suggest </w:t>
      </w:r>
      <w:r w:rsidR="0D412459">
        <w:t>discrepancy between North American and Eur</w:t>
      </w:r>
      <w:r w:rsidR="00C96FDF">
        <w:t>o</w:t>
      </w:r>
      <w:r w:rsidR="0D412459">
        <w:t xml:space="preserve">pean centres in use of </w:t>
      </w:r>
      <w:r w:rsidR="000E12F6">
        <w:t>e</w:t>
      </w:r>
      <w:r w:rsidR="000E12F6" w:rsidRPr="000E12F6">
        <w:t xml:space="preserve">xtracorporeal </w:t>
      </w:r>
      <w:r w:rsidR="000E12F6">
        <w:t>l</w:t>
      </w:r>
      <w:r w:rsidR="000E12F6" w:rsidRPr="000E12F6">
        <w:t xml:space="preserve">ife </w:t>
      </w:r>
      <w:r w:rsidR="000E12F6">
        <w:t>s</w:t>
      </w:r>
      <w:r w:rsidR="000E12F6" w:rsidRPr="000E12F6">
        <w:t xml:space="preserve">upport </w:t>
      </w:r>
      <w:r>
        <w:t>(</w:t>
      </w:r>
      <w:r w:rsidR="00E714E4">
        <w:t>ECLS</w:t>
      </w:r>
      <w:r>
        <w:t xml:space="preserve">) </w:t>
      </w:r>
      <w:r w:rsidR="00431E03">
        <w:t xml:space="preserve">in </w:t>
      </w:r>
      <w:r w:rsidR="55CABFAC">
        <w:t xml:space="preserve">infants with </w:t>
      </w:r>
      <w:r w:rsidR="00431E03">
        <w:t>congenital diaphragmatic hernia (CDH)</w:t>
      </w:r>
      <w:r w:rsidR="6281EAA5">
        <w:t>. The impact of this on outcomes is unknown.</w:t>
      </w:r>
      <w:r w:rsidR="00431E03">
        <w:t xml:space="preserve"> </w:t>
      </w:r>
      <w:r w:rsidR="4188C852">
        <w:t xml:space="preserve">We </w:t>
      </w:r>
      <w:r w:rsidR="00E8337C">
        <w:t xml:space="preserve">aimed to compare indications, </w:t>
      </w:r>
      <w:r w:rsidR="00DB18A8">
        <w:t xml:space="preserve">management and outcomes of </w:t>
      </w:r>
      <w:r w:rsidR="02668B02">
        <w:t xml:space="preserve">infants with CDH receiving </w:t>
      </w:r>
      <w:r w:rsidR="00E714E4">
        <w:t>ECLS</w:t>
      </w:r>
      <w:r w:rsidR="00DB18A8">
        <w:t xml:space="preserve"> between North American and European </w:t>
      </w:r>
      <w:r w:rsidR="63F04070">
        <w:t>centres</w:t>
      </w:r>
      <w:r w:rsidR="00DB18A8">
        <w:t>.</w:t>
      </w:r>
    </w:p>
    <w:p w14:paraId="10B77096" w14:textId="28D22F4A" w:rsidR="006A52D8" w:rsidRDefault="006A52D8" w:rsidP="006A52D8">
      <w:pPr>
        <w:pStyle w:val="Heading2"/>
      </w:pPr>
      <w:r>
        <w:t>Methods</w:t>
      </w:r>
    </w:p>
    <w:p w14:paraId="1D422D7D" w14:textId="7D2E071D" w:rsidR="009A54A6" w:rsidRPr="00550401" w:rsidRDefault="009A54A6" w:rsidP="009A54A6">
      <w:r>
        <w:t xml:space="preserve">ECLS organisation (ELSO) prospective registry study including infants with CDH </w:t>
      </w:r>
      <w:r w:rsidRPr="59AC4A90">
        <w:rPr>
          <w:rFonts w:eastAsia="Times New Roman"/>
        </w:rPr>
        <w:t xml:space="preserve">receiving </w:t>
      </w:r>
      <w:r w:rsidR="00E714E4">
        <w:rPr>
          <w:rFonts w:eastAsia="Times New Roman"/>
        </w:rPr>
        <w:t>ECLS</w:t>
      </w:r>
      <w:r w:rsidRPr="59AC4A90">
        <w:rPr>
          <w:rFonts w:eastAsia="Times New Roman"/>
        </w:rPr>
        <w:t xml:space="preserve"> </w:t>
      </w:r>
      <w:r>
        <w:t xml:space="preserve">over </w:t>
      </w:r>
      <w:r w:rsidR="00EF2F06">
        <w:t>11 years</w:t>
      </w:r>
      <w:r>
        <w:t xml:space="preserve"> starting Jan</w:t>
      </w:r>
      <w:r w:rsidR="00EF2F06">
        <w:t>uary</w:t>
      </w:r>
      <w:r>
        <w:t xml:space="preserve"> 2012</w:t>
      </w:r>
      <w:r w:rsidRPr="59AC4A90">
        <w:rPr>
          <w:b/>
          <w:bCs/>
        </w:rPr>
        <w:t xml:space="preserve">. </w:t>
      </w:r>
      <w:r>
        <w:t>Outcomes were</w:t>
      </w:r>
      <w:r w:rsidR="001E3F4A">
        <w:t xml:space="preserve"> mortality, </w:t>
      </w:r>
      <w:r w:rsidR="00E714E4">
        <w:t>ECLS</w:t>
      </w:r>
      <w:r w:rsidR="009730C3">
        <w:t>-</w:t>
      </w:r>
      <w:r w:rsidR="001E3F4A">
        <w:t xml:space="preserve">related complications and length of inpatient stay. Propensity </w:t>
      </w:r>
      <w:proofErr w:type="gramStart"/>
      <w:r w:rsidR="001E3F4A">
        <w:t>score</w:t>
      </w:r>
      <w:proofErr w:type="gramEnd"/>
      <w:r w:rsidR="007041EF">
        <w:t xml:space="preserve"> weighted analysis adjusted for differences in </w:t>
      </w:r>
      <w:r w:rsidR="00220963">
        <w:t>infant</w:t>
      </w:r>
      <w:r w:rsidR="00473179">
        <w:t xml:space="preserve"> </w:t>
      </w:r>
      <w:r w:rsidR="00220963">
        <w:t>and disease</w:t>
      </w:r>
      <w:r w:rsidR="009730C3">
        <w:t>-</w:t>
      </w:r>
      <w:r w:rsidR="00220963">
        <w:t>related factors.</w:t>
      </w:r>
    </w:p>
    <w:p w14:paraId="46B9B57B" w14:textId="378E5433" w:rsidR="006A52D8" w:rsidRDefault="006A52D8" w:rsidP="006A52D8">
      <w:pPr>
        <w:pStyle w:val="Heading2"/>
      </w:pPr>
      <w:r>
        <w:t>Results</w:t>
      </w:r>
    </w:p>
    <w:p w14:paraId="36AD35C7" w14:textId="7A19DB1C" w:rsidR="00BF5F42" w:rsidRDefault="00E851D2" w:rsidP="00BF5F42">
      <w:r>
        <w:t>There were 3,087 infants</w:t>
      </w:r>
      <w:r w:rsidR="00BF5F42">
        <w:t>,</w:t>
      </w:r>
      <w:r>
        <w:t xml:space="preserve"> with 2382 (77.1%) infants treated in North American centres while 705 (22.9%) were treated at European centres</w:t>
      </w:r>
      <w:r w:rsidR="00933D58">
        <w:t xml:space="preserve"> with similar birth demographics</w:t>
      </w:r>
      <w:r>
        <w:t>.</w:t>
      </w:r>
      <w:r w:rsidR="00BF5F42">
        <w:t xml:space="preserve"> </w:t>
      </w:r>
      <w:r w:rsidR="00682A3B">
        <w:t>Case volume per year was less for those treated in North American centres compared to European centres (4 [IQR 2-7, range 1-34] vs 5 [IQR 3-15, range 1-35] cases per year, p&lt;0.001).</w:t>
      </w:r>
      <w:r w:rsidR="00523B5C">
        <w:t xml:space="preserve"> </w:t>
      </w:r>
      <w:r w:rsidR="00021322">
        <w:t>Unadjusted mortality was greater in North American infants (OR 1.40 [95% CI 1.18 to 1.66])</w:t>
      </w:r>
      <w:r w:rsidR="00114BDA">
        <w:t xml:space="preserve"> but similar after propensity score matching and adjustment for treatment factors (OR 0.93 [95% CI 0.70 to 1.22]). </w:t>
      </w:r>
      <w:r w:rsidR="0033589C">
        <w:t>After propensity matching and adjustment</w:t>
      </w:r>
      <w:r w:rsidR="2F668640">
        <w:t>,</w:t>
      </w:r>
      <w:r w:rsidR="00C96FDF">
        <w:t xml:space="preserve"> </w:t>
      </w:r>
      <w:r w:rsidR="0033589C">
        <w:t xml:space="preserve">complication </w:t>
      </w:r>
      <w:r w:rsidR="00A76FA5">
        <w:t xml:space="preserve">rate (OR 1.51 [1.15 to 1.97]) was greater and length of stay </w:t>
      </w:r>
      <w:r w:rsidR="23624093">
        <w:t xml:space="preserve">in survivors was longer </w:t>
      </w:r>
      <w:r w:rsidR="00A76FA5">
        <w:t xml:space="preserve">(mean difference 38.6 [29.4 to 47.7] days) </w:t>
      </w:r>
      <w:r w:rsidR="6440AFF7">
        <w:t>in North America</w:t>
      </w:r>
      <w:r w:rsidR="00A76FA5">
        <w:t>.</w:t>
      </w:r>
    </w:p>
    <w:p w14:paraId="14EFCEED" w14:textId="3BDA8C8C" w:rsidR="006A52D8" w:rsidRPr="006A52D8" w:rsidRDefault="006A52D8" w:rsidP="006A52D8">
      <w:pPr>
        <w:pStyle w:val="Heading2"/>
      </w:pPr>
      <w:r>
        <w:t>Conclusions</w:t>
      </w:r>
    </w:p>
    <w:p w14:paraId="702C6594" w14:textId="69D3DEB7" w:rsidR="0036699E" w:rsidRPr="00550401" w:rsidRDefault="0036699E" w:rsidP="0036699E">
      <w:r>
        <w:t>I</w:t>
      </w:r>
      <w:r w:rsidRPr="00550401">
        <w:t xml:space="preserve">nfants with CDH selected for </w:t>
      </w:r>
      <w:r w:rsidR="00E714E4">
        <w:t>ECLS</w:t>
      </w:r>
      <w:r w:rsidR="009C315E">
        <w:t xml:space="preserve"> had greater physiological derangement in North America than Europe</w:t>
      </w:r>
      <w:r w:rsidR="0026760F">
        <w:t xml:space="preserve"> and several differences were identified in management strategies.</w:t>
      </w:r>
      <w:r>
        <w:t xml:space="preserve"> </w:t>
      </w:r>
      <w:r w:rsidR="00EA5695">
        <w:t xml:space="preserve">Further work is required to explore reasons for the increased </w:t>
      </w:r>
      <w:r w:rsidR="00E714E4">
        <w:t>ECLS</w:t>
      </w:r>
      <w:r w:rsidR="009730C3">
        <w:t>-</w:t>
      </w:r>
      <w:r w:rsidR="00EA5695">
        <w:t xml:space="preserve">related complication rate and length of stay observed in North American </w:t>
      </w:r>
      <w:r w:rsidR="00BD74B3">
        <w:t>infants.</w:t>
      </w:r>
    </w:p>
    <w:p w14:paraId="665E2CF9" w14:textId="45F03728" w:rsidR="00A642F4" w:rsidRPr="00905E63" w:rsidRDefault="00A642F4">
      <w:r w:rsidRPr="00905E63">
        <w:br w:type="page"/>
      </w:r>
    </w:p>
    <w:p w14:paraId="42088969" w14:textId="40844CB2" w:rsidR="00B93C4D" w:rsidRPr="00905E63" w:rsidRDefault="00B93C4D" w:rsidP="00B93C4D">
      <w:pPr>
        <w:pStyle w:val="Heading1"/>
      </w:pPr>
      <w:r w:rsidRPr="00905E63">
        <w:lastRenderedPageBreak/>
        <w:t>Introduction</w:t>
      </w:r>
    </w:p>
    <w:p w14:paraId="23D10085" w14:textId="475FD374" w:rsidR="00FA2931" w:rsidRDefault="00A45D75" w:rsidP="007C7A38">
      <w:r>
        <w:t xml:space="preserve">Congenital diaphragmatic hernia </w:t>
      </w:r>
      <w:r w:rsidR="00395782">
        <w:t xml:space="preserve">(CDH) </w:t>
      </w:r>
      <w:r w:rsidR="55D65BD8">
        <w:t xml:space="preserve">is a rare </w:t>
      </w:r>
      <w:r w:rsidR="00C96FDF">
        <w:t>condition</w:t>
      </w:r>
      <w:r w:rsidR="55D65BD8">
        <w:t xml:space="preserve"> with </w:t>
      </w:r>
      <w:r>
        <w:t xml:space="preserve">an incidence of </w:t>
      </w:r>
      <w:r w:rsidR="00A51A29">
        <w:t xml:space="preserve">2.3 per 10,000 </w:t>
      </w:r>
      <w:r>
        <w:t>births</w:t>
      </w:r>
      <w:r w:rsidR="7DA1D391">
        <w:t>.</w:t>
      </w:r>
      <w:r w:rsidR="00A51A29">
        <w:fldChar w:fldCharType="begin">
          <w:fldData xml:space="preserve">PEVuZE5vdGU+PENpdGU+PEF1dGhvcj5QYW9sZXR0aTwvQXV0aG9yPjxZZWFyPjIwMjA8L1llYXI+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</w:fldData>
        </w:fldChar>
      </w:r>
      <w:r w:rsidR="00A51A29">
        <w:instrText xml:space="preserve"> ADDIN EN.CITE </w:instrText>
      </w:r>
      <w:r w:rsidR="00A51A29">
        <w:fldChar w:fldCharType="begin">
          <w:fldData xml:space="preserve">PEVuZE5vdGU+PENpdGU+PEF1dGhvcj5QYW9sZXR0aTwvQXV0aG9yPjxZZWFyPjIwMjA8L1llYXI+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</w:fldData>
        </w:fldChar>
      </w:r>
      <w:r w:rsidR="00A51A29">
        <w:instrText xml:space="preserve"> ADDIN EN.CITE.DATA </w:instrText>
      </w:r>
      <w:r w:rsidR="00A51A29">
        <w:fldChar w:fldCharType="end"/>
      </w:r>
      <w:r w:rsidR="00A51A29">
        <w:fldChar w:fldCharType="separate"/>
      </w:r>
      <w:r w:rsidR="00A51A29">
        <w:rPr>
          <w:noProof/>
        </w:rPr>
        <w:t>(1)</w:t>
      </w:r>
      <w:r w:rsidR="00A51A29">
        <w:fldChar w:fldCharType="end"/>
      </w:r>
      <w:r w:rsidR="00850E62">
        <w:t xml:space="preserve"> </w:t>
      </w:r>
      <w:r w:rsidR="00613296">
        <w:t xml:space="preserve">Herniation of abdominal contents early in gestation </w:t>
      </w:r>
      <w:r w:rsidR="006A71B8">
        <w:t xml:space="preserve">prevents normal lung development </w:t>
      </w:r>
      <w:r w:rsidR="007B56B8">
        <w:t xml:space="preserve">resulting in abnormal pulmonary vasculature </w:t>
      </w:r>
      <w:r w:rsidR="00853BDF">
        <w:t>and p</w:t>
      </w:r>
      <w:r>
        <w:t xml:space="preserve">ulmonary hypertension </w:t>
      </w:r>
      <w:r w:rsidR="00853BDF">
        <w:t xml:space="preserve">with variable </w:t>
      </w:r>
      <w:r>
        <w:t>severity.</w:t>
      </w:r>
      <w:r>
        <w:fldChar w:fldCharType="begin">
          <w:fldData xml:space="preserve">PEVuZE5vdGU+PENpdGU+PEF1dGhvcj5Mb25nPC9BdXRob3I+PFllYXI+MjAxODwvWWVhcj48UmVj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</w:fldData>
        </w:fldChar>
      </w:r>
      <w:r w:rsidR="00A51A29">
        <w:instrText xml:space="preserve"> ADDIN EN.CITE </w:instrText>
      </w:r>
      <w:r w:rsidR="00A51A29">
        <w:fldChar w:fldCharType="begin">
          <w:fldData xml:space="preserve">PEVuZE5vdGU+PENpdGU+PEF1dGhvcj5Mb25nPC9BdXRob3I+PFllYXI+MjAxODwvWWVhcj48UmVj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</w:fldData>
        </w:fldChar>
      </w:r>
      <w:r w:rsidR="00A51A29">
        <w:instrText xml:space="preserve"> ADDIN EN.CITE.DATA </w:instrText>
      </w:r>
      <w:r w:rsidR="00A51A29">
        <w:fldChar w:fldCharType="end"/>
      </w:r>
      <w:r>
        <w:fldChar w:fldCharType="separate"/>
      </w:r>
      <w:r w:rsidR="00A51A29">
        <w:rPr>
          <w:noProof/>
        </w:rPr>
        <w:t>(2-4)</w:t>
      </w:r>
      <w:r>
        <w:fldChar w:fldCharType="end"/>
      </w:r>
      <w:r>
        <w:t xml:space="preserve"> </w:t>
      </w:r>
      <w:r w:rsidR="001A6572">
        <w:t>The most severely affected infants develop respiratory and hemodynamic failure despite optimi</w:t>
      </w:r>
      <w:r w:rsidR="00F239C8">
        <w:t>s</w:t>
      </w:r>
      <w:r w:rsidR="001A6572">
        <w:t xml:space="preserve">ed ventilatory and cardiovascular support and may be offered treatment with </w:t>
      </w:r>
      <w:r w:rsidR="000E12F6">
        <w:t>e</w:t>
      </w:r>
      <w:r w:rsidR="000E12F6" w:rsidRPr="000E12F6">
        <w:t xml:space="preserve">xtracorporeal </w:t>
      </w:r>
      <w:r w:rsidR="000E12F6">
        <w:t>l</w:t>
      </w:r>
      <w:r w:rsidR="000E12F6" w:rsidRPr="000E12F6">
        <w:t xml:space="preserve">ife </w:t>
      </w:r>
      <w:r w:rsidR="000E12F6">
        <w:t>s</w:t>
      </w:r>
      <w:r w:rsidR="000E12F6" w:rsidRPr="000E12F6">
        <w:t>upport</w:t>
      </w:r>
      <w:r w:rsidR="001A6572">
        <w:t xml:space="preserve"> (</w:t>
      </w:r>
      <w:r w:rsidR="00E714E4">
        <w:t>ECLS</w:t>
      </w:r>
      <w:r w:rsidR="001A6572">
        <w:t>)</w:t>
      </w:r>
      <w:r w:rsidR="00862425">
        <w:t>.</w:t>
      </w:r>
      <w:r>
        <w:fldChar w:fldCharType="begin"/>
      </w:r>
      <w:r w:rsidR="00A51A29">
        <w:instrText xml:space="preserve"> ADDIN EN.CITE &lt;EndNote&gt;&lt;Cite&gt;&lt;Author&gt;McHoney&lt;/Author&gt;&lt;Year&gt;2018&lt;/Year&gt;&lt;RecNum&gt;685&lt;/RecNum&gt;&lt;IDText&gt;Role of ECMO in congenital diaphragmatic hernia&lt;/IDText&gt;&lt;DisplayText&gt;(5)&lt;/DisplayText&gt;&lt;record&gt;&lt;rec-number&gt;685&lt;/rec-number&gt;&lt;foreign-keys&gt;&lt;key app="EN" db-id="00t52ete4r9fr3edsfpx5avrrwffresda9v0" timestamp="1682611756" guid="0297bd35-8c6b-42dc-a753-6a1b4286c25d"&gt;685&lt;/key&gt;&lt;/foreign-keys&gt;&lt;ref-type name="Journal Article"&gt;17&lt;/ref-type&gt;&lt;contributors&gt;&lt;authors&gt;&lt;author&gt;McHoney, M.&lt;/author&gt;&lt;author&gt;Hammond, P.&lt;/author&gt;&lt;/authors&gt;&lt;/contributors&gt;&lt;auth-address&gt;Paediatric Surgery, Royal Hospital for Sick Children Edinburgh, Edinburgh, UK.&lt;/auth-address&gt;&lt;titles&gt;&lt;title&gt;Role of ECMO in congenital diaphragmatic hernia&lt;/title&gt;&lt;secondary-title&gt;Arch Dis Child Fetal Neonatal Ed&lt;/secondary-title&gt;&lt;short-title&gt;Role of ECMO in congenital diaphragmatic hernia&lt;/short-title&gt;&lt;/titles&gt;&lt;pages&gt;F178-F181&lt;/pages&gt;&lt;volume&gt;103&lt;/volume&gt;&lt;number&gt;2&lt;/number&gt;&lt;edition&gt;20171114&lt;/edition&gt;&lt;keywords&gt;&lt;keyword&gt;Extracorporeal Membrane Oxygenation/*methods&lt;/keyword&gt;&lt;keyword&gt;Hernias, Diaphragmatic, Congenital/*mortality/surgery/*therapy&lt;/keyword&gt;&lt;keyword&gt;Humans&lt;/keyword&gt;&lt;keyword&gt;Infant, Newborn&lt;/keyword&gt;&lt;keyword&gt;Perinatal Care/methods&lt;/keyword&gt;&lt;keyword&gt;Prenatal Care/methods&lt;/keyword&gt;&lt;keyword&gt;Prospective Studies&lt;/keyword&gt;&lt;keyword&gt;Time Factors&lt;/keyword&gt;&lt;keyword&gt;Congenital Diaphragmatic Hernia&lt;/keyword&gt;&lt;keyword&gt;Ecmo&lt;/keyword&gt;&lt;keyword&gt;Pulmonary Hypertension&lt;/keyword&gt;&lt;/keywords&gt;&lt;dates&gt;&lt;year&gt;2018&lt;/year&gt;&lt;pub-dates&gt;&lt;date&gt;Mar&lt;/date&gt;&lt;/pub-dates&gt;&lt;/dates&gt;&lt;isbn&gt;1468-2052 (Electronic)&amp;#xD;1359-2998 (Linking)&lt;/isbn&gt;&lt;accession-num&gt;29138242&lt;/accession-num&gt;&lt;urls&gt;&lt;related-urls&gt;&lt;url&gt;https://www.ncbi.nlm.nih.gov/pubmed/29138242&lt;/url&gt;&lt;/related-urls&gt;&lt;/urls&gt;&lt;custom1&gt;Competing interests: None declared.&lt;/custom1&gt;&lt;electronic-resource-num&gt;10.1136/archdischild-2016-311707&lt;/electronic-resource-num&gt;&lt;remote-database-name&gt;Medline&lt;/remote-database-name&gt;&lt;remote-database-provider&gt;NLM&lt;/remote-database-provider&gt;&lt;language&gt;eng&lt;/language&gt;&lt;/record&gt;&lt;/Cite&gt;&lt;/EndNote&gt;</w:instrText>
      </w:r>
      <w:r>
        <w:fldChar w:fldCharType="separate"/>
      </w:r>
      <w:r w:rsidR="00A51A29">
        <w:rPr>
          <w:noProof/>
        </w:rPr>
        <w:t>(5)</w:t>
      </w:r>
      <w:r>
        <w:fldChar w:fldCharType="end"/>
      </w:r>
      <w:r>
        <w:t xml:space="preserve"> </w:t>
      </w:r>
      <w:r w:rsidR="007C4B67">
        <w:t>There are many reports o</w:t>
      </w:r>
      <w:r w:rsidR="00003D26">
        <w:t>n</w:t>
      </w:r>
      <w:r w:rsidR="007C4B67">
        <w:t xml:space="preserve"> the benefits of </w:t>
      </w:r>
      <w:r w:rsidR="00E714E4">
        <w:t>ECLS</w:t>
      </w:r>
      <w:r w:rsidR="007C4B67">
        <w:t xml:space="preserve"> in CDH includ</w:t>
      </w:r>
      <w:r w:rsidR="52DCB5AF">
        <w:t>ing</w:t>
      </w:r>
      <w:r w:rsidR="007C4B67">
        <w:t xml:space="preserve"> reduced mortality when adjusting for disease severity.</w:t>
      </w:r>
      <w:r w:rsidR="009251EF" w:rsidRPr="009251EF">
        <w:t xml:space="preserve"> </w:t>
      </w:r>
      <w:r w:rsidR="009251EF">
        <w:fldChar w:fldCharType="begin">
          <w:fldData xml:space="preserve">PEVuZE5vdGU+PENpdGU+PEF1dGhvcj5NY0hvbmV5PC9BdXRob3I+PFllYXI+MjAxODwvWWVhcj48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</w:fldData>
        </w:fldChar>
      </w:r>
      <w:r w:rsidR="00A51A29">
        <w:instrText xml:space="preserve"> ADDIN EN.CITE </w:instrText>
      </w:r>
      <w:r w:rsidR="00A51A29">
        <w:fldChar w:fldCharType="begin">
          <w:fldData xml:space="preserve">PEVuZE5vdGU+PENpdGU+PEF1dGhvcj5NY0hvbmV5PC9BdXRob3I+PFllYXI+MjAxODwvWWVhcj48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</w:fldData>
        </w:fldChar>
      </w:r>
      <w:r w:rsidR="00A51A29">
        <w:instrText xml:space="preserve"> ADDIN EN.CITE.DATA </w:instrText>
      </w:r>
      <w:r w:rsidR="00A51A29">
        <w:fldChar w:fldCharType="end"/>
      </w:r>
      <w:r w:rsidR="009251EF">
        <w:fldChar w:fldCharType="separate"/>
      </w:r>
      <w:r w:rsidR="00A51A29">
        <w:rPr>
          <w:noProof/>
        </w:rPr>
        <w:t>(5, 6)</w:t>
      </w:r>
      <w:r w:rsidR="009251EF">
        <w:fldChar w:fldCharType="end"/>
      </w:r>
      <w:r w:rsidR="007C4B67">
        <w:t xml:space="preserve"> However, </w:t>
      </w:r>
      <w:r w:rsidR="00E714E4">
        <w:t>ECLS</w:t>
      </w:r>
      <w:r w:rsidR="007C4B67">
        <w:t xml:space="preserve"> is expensive for health care providers and </w:t>
      </w:r>
      <w:r w:rsidR="660DD7DE">
        <w:t>associated with significa</w:t>
      </w:r>
      <w:r w:rsidR="0A77F444">
        <w:t>n</w:t>
      </w:r>
      <w:r w:rsidR="660DD7DE">
        <w:t xml:space="preserve">t complications </w:t>
      </w:r>
      <w:r w:rsidR="007C4B67">
        <w:t xml:space="preserve">in </w:t>
      </w:r>
      <w:r w:rsidR="59A84DD8">
        <w:t xml:space="preserve">newborns </w:t>
      </w:r>
      <w:r w:rsidR="007C4B67">
        <w:t>includ</w:t>
      </w:r>
      <w:r w:rsidR="53695D1A">
        <w:t>ing</w:t>
      </w:r>
      <w:r w:rsidR="007C4B67">
        <w:t xml:space="preserve"> intra-cranial haemorrhage, cerebral infarction, renal failure and blood-stream infection.</w:t>
      </w:r>
      <w:r>
        <w:fldChar w:fldCharType="begin">
          <w:fldData xml:space="preserve">PEVuZE5vdGU+PENpdGU+PEF1dGhvcj5GbGV0Y2hlcjwvQXV0aG9yPjxZZWFyPjIwMTg8L1llYXI+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</w:fldData>
        </w:fldChar>
      </w:r>
      <w:r w:rsidR="00A51A29">
        <w:instrText xml:space="preserve"> ADDIN EN.CITE </w:instrText>
      </w:r>
      <w:r w:rsidR="00A51A29">
        <w:fldChar w:fldCharType="begin">
          <w:fldData xml:space="preserve">PEVuZE5vdGU+PENpdGU+PEF1dGhvcj5GbGV0Y2hlcjwvQXV0aG9yPjxZZWFyPjIwMTg8L1llYXI+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</w:fldData>
        </w:fldChar>
      </w:r>
      <w:r w:rsidR="00A51A29">
        <w:instrText xml:space="preserve"> ADDIN EN.CITE.DATA </w:instrText>
      </w:r>
      <w:r w:rsidR="00A51A29">
        <w:fldChar w:fldCharType="end"/>
      </w:r>
      <w:r>
        <w:fldChar w:fldCharType="separate"/>
      </w:r>
      <w:r w:rsidR="00A51A29">
        <w:rPr>
          <w:noProof/>
        </w:rPr>
        <w:t>(7)</w:t>
      </w:r>
      <w:r>
        <w:fldChar w:fldCharType="end"/>
      </w:r>
      <w:r w:rsidR="007C4B67">
        <w:t xml:space="preserve"> Less is known about long</w:t>
      </w:r>
      <w:r w:rsidR="20CB8BF0">
        <w:t>er</w:t>
      </w:r>
      <w:r w:rsidR="007C4B67">
        <w:t xml:space="preserve"> term outcomes. </w:t>
      </w:r>
      <w:r w:rsidR="4B6F564D">
        <w:t>Whilst s</w:t>
      </w:r>
      <w:r>
        <w:t>ome large international studies</w:t>
      </w:r>
      <w:r>
        <w:fldChar w:fldCharType="begin">
          <w:fldData xml:space="preserve">PEVuZE5vdGU+PENpdGU+PEF1dGhvcj5QdXRuYW08L0F1dGhvcj48WWVhcj4yMDE2PC9ZZWFyPjxS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</w:fldData>
        </w:fldChar>
      </w:r>
      <w:r w:rsidR="00A51A29">
        <w:instrText xml:space="preserve"> ADDIN EN.CITE </w:instrText>
      </w:r>
      <w:r w:rsidR="00A51A29">
        <w:fldChar w:fldCharType="begin">
          <w:fldData xml:space="preserve">PEVuZE5vdGU+PENpdGU+PEF1dGhvcj5QdXRuYW08L0F1dGhvcj48WWVhcj4yMDE2PC9ZZWFyPjxS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</w:fldData>
        </w:fldChar>
      </w:r>
      <w:r w:rsidR="00A51A29">
        <w:instrText xml:space="preserve"> ADDIN EN.CITE.DATA </w:instrText>
      </w:r>
      <w:r w:rsidR="00A51A29">
        <w:fldChar w:fldCharType="end"/>
      </w:r>
      <w:r>
        <w:fldChar w:fldCharType="separate"/>
      </w:r>
      <w:r w:rsidR="00A51A29">
        <w:rPr>
          <w:noProof/>
        </w:rPr>
        <w:t>(8)</w:t>
      </w:r>
      <w:r>
        <w:fldChar w:fldCharType="end"/>
      </w:r>
      <w:r>
        <w:t xml:space="preserve"> report </w:t>
      </w:r>
      <w:r w:rsidR="00E714E4">
        <w:t>ECLS</w:t>
      </w:r>
      <w:r>
        <w:t xml:space="preserve"> use </w:t>
      </w:r>
      <w:r w:rsidR="06D821A9">
        <w:t xml:space="preserve">in as many as </w:t>
      </w:r>
      <w:r>
        <w:t xml:space="preserve">29% </w:t>
      </w:r>
      <w:r w:rsidR="3B18ADCA">
        <w:t>o</w:t>
      </w:r>
      <w:r>
        <w:t>f</w:t>
      </w:r>
      <w:r w:rsidR="47B4966B">
        <w:t xml:space="preserve"> infants with CDH there is wide variation in </w:t>
      </w:r>
      <w:r w:rsidR="00E714E4">
        <w:t>ECLS</w:t>
      </w:r>
      <w:r w:rsidR="47B4966B">
        <w:t xml:space="preserve"> use between countr</w:t>
      </w:r>
      <w:r w:rsidR="00C96FDF">
        <w:t>i</w:t>
      </w:r>
      <w:r w:rsidR="47B4966B">
        <w:t>es.</w:t>
      </w:r>
      <w:r>
        <w:t xml:space="preserve"> </w:t>
      </w:r>
      <w:r w:rsidR="321DD094">
        <w:t xml:space="preserve">In </w:t>
      </w:r>
      <w:r>
        <w:t xml:space="preserve">the United Kingdom, a prospective </w:t>
      </w:r>
      <w:r w:rsidR="00C96FDF">
        <w:t>population-based</w:t>
      </w:r>
      <w:r>
        <w:t xml:space="preserve"> study</w:t>
      </w:r>
      <w:r>
        <w:fldChar w:fldCharType="begin">
          <w:fldData xml:space="preserve">PEVuZE5vdGU+PENpdGU+PEF1dGhvcj5Mb25nPC9BdXRob3I+PFllYXI+MjAxODwvWWVhcj48UmVj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</w:fldData>
        </w:fldChar>
      </w:r>
      <w:r w:rsidR="00A51A29">
        <w:instrText xml:space="preserve"> ADDIN EN.CITE </w:instrText>
      </w:r>
      <w:r w:rsidR="00A51A29">
        <w:fldChar w:fldCharType="begin">
          <w:fldData xml:space="preserve">PEVuZE5vdGU+PENpdGU+PEF1dGhvcj5Mb25nPC9BdXRob3I+PFllYXI+MjAxODwvWWVhcj48UmVj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</w:fldData>
        </w:fldChar>
      </w:r>
      <w:r w:rsidR="00A51A29">
        <w:instrText xml:space="preserve"> ADDIN EN.CITE.DATA </w:instrText>
      </w:r>
      <w:r w:rsidR="00A51A29">
        <w:fldChar w:fldCharType="end"/>
      </w:r>
      <w:r>
        <w:fldChar w:fldCharType="separate"/>
      </w:r>
      <w:r w:rsidR="00A51A29">
        <w:rPr>
          <w:noProof/>
        </w:rPr>
        <w:t>(2)</w:t>
      </w:r>
      <w:r>
        <w:fldChar w:fldCharType="end"/>
      </w:r>
      <w:r>
        <w:t xml:space="preserve"> showed that </w:t>
      </w:r>
      <w:r w:rsidR="00E714E4">
        <w:t>ECLS</w:t>
      </w:r>
      <w:r>
        <w:t xml:space="preserve"> </w:t>
      </w:r>
      <w:r w:rsidR="3E502AA4">
        <w:t>wa</w:t>
      </w:r>
      <w:r>
        <w:t xml:space="preserve">s only used in </w:t>
      </w:r>
      <w:r w:rsidR="00174B06">
        <w:t>4.1</w:t>
      </w:r>
      <w:r>
        <w:t>% of</w:t>
      </w:r>
      <w:r w:rsidR="326B9FE0">
        <w:t xml:space="preserve"> cases</w:t>
      </w:r>
      <w:r>
        <w:t xml:space="preserve">. </w:t>
      </w:r>
      <w:r w:rsidR="00D57D8A">
        <w:t>Better description of characteristics</w:t>
      </w:r>
      <w:r w:rsidR="00D2769F">
        <w:t>, management</w:t>
      </w:r>
      <w:r w:rsidR="00D57D8A">
        <w:t xml:space="preserve"> and outcomes of those receiving ECLS in the</w:t>
      </w:r>
      <w:r w:rsidR="002552B0">
        <w:t xml:space="preserve">se different regions may allow better understanding of </w:t>
      </w:r>
      <w:r>
        <w:t xml:space="preserve">this </w:t>
      </w:r>
      <w:r w:rsidR="5A496C74">
        <w:t xml:space="preserve">inter-regional </w:t>
      </w:r>
      <w:r>
        <w:t>variation</w:t>
      </w:r>
      <w:r w:rsidR="00896FF2">
        <w:t xml:space="preserve"> in ECLS use</w:t>
      </w:r>
      <w:r w:rsidR="007C6F72">
        <w:t>.</w:t>
      </w:r>
    </w:p>
    <w:p w14:paraId="50F2F21A" w14:textId="4B261F84" w:rsidR="00232858" w:rsidRPr="00905E63" w:rsidRDefault="00FA2931" w:rsidP="00232858">
      <w:r>
        <w:t>V</w:t>
      </w:r>
      <w:r w:rsidR="00A45D75">
        <w:t xml:space="preserve">arious </w:t>
      </w:r>
      <w:r>
        <w:t xml:space="preserve">methods have been reported to guide </w:t>
      </w:r>
      <w:r w:rsidR="007C4B67">
        <w:t xml:space="preserve">treatment in infants with CDH which </w:t>
      </w:r>
      <w:r w:rsidR="0044011F">
        <w:t>help determine</w:t>
      </w:r>
      <w:r w:rsidR="00F159F7">
        <w:t xml:space="preserve"> whether </w:t>
      </w:r>
      <w:r w:rsidR="00E714E4">
        <w:t>ECLS</w:t>
      </w:r>
      <w:r w:rsidR="00F159F7">
        <w:t xml:space="preserve"> is indicated</w:t>
      </w:r>
      <w:r w:rsidR="00F93A49">
        <w:t>.</w:t>
      </w:r>
      <w:r w:rsidR="007C4B67">
        <w:t xml:space="preserve"> These include</w:t>
      </w:r>
      <w:r w:rsidR="00F93A49">
        <w:t xml:space="preserve"> </w:t>
      </w:r>
      <w:r w:rsidR="00A73803">
        <w:t xml:space="preserve">echocardiographic </w:t>
      </w:r>
      <w:r w:rsidR="06081A73">
        <w:t>features</w:t>
      </w:r>
      <w:r>
        <w:fldChar w:fldCharType="begin">
          <w:fldData xml:space="preserve">PEVuZE5vdGU+PENpdGU+PEF1dGhvcj5CaG9tYmFsPC9BdXRob3I+PFllYXI+MjAyMjwvWWVhcj48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=
</w:fldData>
        </w:fldChar>
      </w:r>
      <w:r w:rsidR="00A51A29">
        <w:instrText xml:space="preserve"> ADDIN EN.CITE </w:instrText>
      </w:r>
      <w:r w:rsidR="00A51A29">
        <w:fldChar w:fldCharType="begin">
          <w:fldData xml:space="preserve">PEVuZE5vdGU+PENpdGU+PEF1dGhvcj5CaG9tYmFsPC9BdXRob3I+PFllYXI+MjAyMjwvWWVhcj48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=
</w:fldData>
        </w:fldChar>
      </w:r>
      <w:r w:rsidR="00A51A29">
        <w:instrText xml:space="preserve"> ADDIN EN.CITE.DATA </w:instrText>
      </w:r>
      <w:r w:rsidR="00A51A29">
        <w:fldChar w:fldCharType="end"/>
      </w:r>
      <w:r>
        <w:fldChar w:fldCharType="separate"/>
      </w:r>
      <w:r w:rsidR="00A51A29">
        <w:rPr>
          <w:noProof/>
        </w:rPr>
        <w:t>(9)</w:t>
      </w:r>
      <w:r>
        <w:fldChar w:fldCharType="end"/>
      </w:r>
      <w:r w:rsidR="001F11D3">
        <w:t xml:space="preserve">, </w:t>
      </w:r>
      <w:r w:rsidR="003D21AC">
        <w:t>blood gas parameters</w:t>
      </w:r>
      <w:r>
        <w:fldChar w:fldCharType="begin">
          <w:fldData xml:space="preserve">PEVuZE5vdGU+PENpdGU+PEF1dGhvcj5QYXRlbDwvQXV0aG9yPjxZZWFyPjIwMTk8L1llYXI+PFJl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</w:fldData>
        </w:fldChar>
      </w:r>
      <w:r w:rsidR="00A51A29">
        <w:instrText xml:space="preserve"> ADDIN EN.CITE </w:instrText>
      </w:r>
      <w:r w:rsidR="00A51A29">
        <w:fldChar w:fldCharType="begin">
          <w:fldData xml:space="preserve">PEVuZE5vdGU+PENpdGU+PEF1dGhvcj5QYXRlbDwvQXV0aG9yPjxZZWFyPjIwMTk8L1llYXI+PFJl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</w:fldData>
        </w:fldChar>
      </w:r>
      <w:r w:rsidR="00A51A29">
        <w:instrText xml:space="preserve"> ADDIN EN.CITE.DATA </w:instrText>
      </w:r>
      <w:r w:rsidR="00A51A29">
        <w:fldChar w:fldCharType="end"/>
      </w:r>
      <w:r>
        <w:fldChar w:fldCharType="separate"/>
      </w:r>
      <w:r w:rsidR="00A51A29">
        <w:rPr>
          <w:noProof/>
        </w:rPr>
        <w:t>(10)</w:t>
      </w:r>
      <w:r>
        <w:fldChar w:fldCharType="end"/>
      </w:r>
      <w:r w:rsidR="005B5906">
        <w:t>, oxygen index</w:t>
      </w:r>
      <w:r>
        <w:fldChar w:fldCharType="begin">
          <w:fldData xml:space="preserve">PEVuZE5vdGU+PENpdGU+PEF1dGhvcj5TZWJhbGQ8L0F1dGhvcj48WWVhcj4yMDA0PC9ZZWFyPjxS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</w:fldData>
        </w:fldChar>
      </w:r>
      <w:r w:rsidR="00A51A29">
        <w:instrText xml:space="preserve"> ADDIN EN.CITE </w:instrText>
      </w:r>
      <w:r w:rsidR="00A51A29">
        <w:fldChar w:fldCharType="begin">
          <w:fldData xml:space="preserve">PEVuZE5vdGU+PENpdGU+PEF1dGhvcj5TZWJhbGQ8L0F1dGhvcj48WWVhcj4yMDA0PC9ZZWFyPjxS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</w:fldData>
        </w:fldChar>
      </w:r>
      <w:r w:rsidR="00A51A29">
        <w:instrText xml:space="preserve"> ADDIN EN.CITE.DATA </w:instrText>
      </w:r>
      <w:r w:rsidR="00A51A29">
        <w:fldChar w:fldCharType="end"/>
      </w:r>
      <w:r>
        <w:fldChar w:fldCharType="separate"/>
      </w:r>
      <w:r w:rsidR="00A51A29">
        <w:rPr>
          <w:noProof/>
        </w:rPr>
        <w:t>(11)</w:t>
      </w:r>
      <w:r>
        <w:fldChar w:fldCharType="end"/>
      </w:r>
      <w:r w:rsidR="003D21AC">
        <w:t xml:space="preserve"> and </w:t>
      </w:r>
      <w:r w:rsidR="33912CF1">
        <w:t xml:space="preserve">other </w:t>
      </w:r>
      <w:r w:rsidR="00F95524">
        <w:t xml:space="preserve">published </w:t>
      </w:r>
      <w:r w:rsidR="003D21AC">
        <w:t>criteria</w:t>
      </w:r>
      <w:r>
        <w:fldChar w:fldCharType="begin">
          <w:fldData xml:space="preserve">PEVuZE5vdGU+PENpdGU+PEF1dGhvcj5HdW5lcjwvQXV0aG9yPjxZZWFyPjIwMjE8L1llYXI+PFJl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</w:fldData>
        </w:fldChar>
      </w:r>
      <w:r w:rsidR="00A51A29">
        <w:instrText xml:space="preserve"> ADDIN EN.CITE </w:instrText>
      </w:r>
      <w:r w:rsidR="00A51A29">
        <w:fldChar w:fldCharType="begin">
          <w:fldData xml:space="preserve">PEVuZE5vdGU+PENpdGU+PEF1dGhvcj5HdW5lcjwvQXV0aG9yPjxZZWFyPjIwMjE8L1llYXI+PFJl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</w:fldData>
        </w:fldChar>
      </w:r>
      <w:r w:rsidR="00A51A29">
        <w:instrText xml:space="preserve"> ADDIN EN.CITE.DATA </w:instrText>
      </w:r>
      <w:r w:rsidR="00A51A29">
        <w:fldChar w:fldCharType="end"/>
      </w:r>
      <w:r>
        <w:fldChar w:fldCharType="separate"/>
      </w:r>
      <w:r w:rsidR="00A51A29">
        <w:rPr>
          <w:noProof/>
        </w:rPr>
        <w:t>(12-14)</w:t>
      </w:r>
      <w:r>
        <w:fldChar w:fldCharType="end"/>
      </w:r>
      <w:r w:rsidR="00F95524">
        <w:t>.</w:t>
      </w:r>
      <w:r w:rsidR="00D27277">
        <w:t xml:space="preserve"> </w:t>
      </w:r>
      <w:r w:rsidR="00232858">
        <w:t xml:space="preserve">The Extracorporeal Life Support Organization (ELSO) </w:t>
      </w:r>
      <w:r w:rsidR="005948BA">
        <w:t>provide</w:t>
      </w:r>
      <w:r w:rsidR="00A948C3">
        <w:t>s</w:t>
      </w:r>
      <w:r w:rsidR="005948BA">
        <w:t xml:space="preserve"> indications for </w:t>
      </w:r>
      <w:r w:rsidR="00E714E4">
        <w:t>ECLS</w:t>
      </w:r>
      <w:r w:rsidR="005948BA">
        <w:t xml:space="preserve"> in their red book with criteria for use based on measures of hypoxia, acidosis, hy</w:t>
      </w:r>
      <w:r w:rsidR="00A80188">
        <w:t>percarbia and hypotension.</w:t>
      </w:r>
      <w:r>
        <w:fldChar w:fldCharType="begin"/>
      </w:r>
      <w:r w:rsidR="00A51A29">
        <w:instrText xml:space="preserve"> ADDIN EN.CITE &lt;EndNote&gt;&lt;Cite&gt;&lt;Author&gt;Brogan&lt;/Author&gt;&lt;Year&gt;2017&lt;/Year&gt;&lt;RecNum&gt;3589&lt;/RecNum&gt;&lt;DisplayText&gt;(15)&lt;/DisplayText&gt;&lt;record&gt;&lt;rec-number&gt;3589&lt;/rec-number&gt;&lt;foreign-keys&gt;&lt;key app="EN" db-id="00t52ete4r9fr3edsfpx5avrrwffresda9v0" timestamp="1749929290"&gt;3589&lt;/key&gt;&lt;/foreign-keys&gt;&lt;ref-type name="Book"&gt;6&lt;/ref-type&gt;&lt;contributors&gt;&lt;authors&gt;&lt;author&gt;Brogan, Thomas V.&lt;/author&gt;&lt;author&gt;Lequier, Laurance&lt;/author&gt;&lt;author&gt;Lorusso, Roberto&lt;/author&gt;&lt;author&gt;MacLaren, Graeme&lt;/author&gt;&lt;author&gt;Peek, G. J.&lt;/author&gt;&lt;author&gt;Extracorporeal Life Support Organization, issuing body&lt;/author&gt;&lt;/authors&gt;&lt;/contributors&gt;&lt;titles&gt;&lt;title&gt;Extracorporeal life support : the ELSO red book&lt;/title&gt;&lt;secondary-title&gt;ELSO red book&lt;/secondary-title&gt;&lt;/titles&gt;&lt;edition&gt;5th edition.&lt;/edition&gt;&lt;dates&gt;&lt;year&gt;2017&lt;/year&gt;&lt;/dates&gt;&lt;pub-location&gt;Ann Arbor, Michigan&lt;/pub-location&gt;&lt;publisher&gt;Extracorporeal Life Support Organization&lt;/publisher&gt;&lt;isbn&gt;9780965675659&lt;/isbn&gt;&lt;urls&gt;&lt;/urls&gt;&lt;/record&gt;&lt;/Cite&gt;&lt;/EndNote&gt;</w:instrText>
      </w:r>
      <w:r>
        <w:fldChar w:fldCharType="separate"/>
      </w:r>
      <w:r w:rsidR="00A51A29">
        <w:rPr>
          <w:noProof/>
        </w:rPr>
        <w:t>(15)</w:t>
      </w:r>
      <w:r>
        <w:fldChar w:fldCharType="end"/>
      </w:r>
      <w:r w:rsidR="00A80188">
        <w:t xml:space="preserve"> </w:t>
      </w:r>
      <w:r w:rsidR="00393A19">
        <w:t xml:space="preserve">In </w:t>
      </w:r>
      <w:r w:rsidR="001C210E">
        <w:t>2021</w:t>
      </w:r>
      <w:r w:rsidR="1C4A294B">
        <w:t>,</w:t>
      </w:r>
      <w:r w:rsidR="001C210E">
        <w:t xml:space="preserve"> ELSO published </w:t>
      </w:r>
      <w:r w:rsidR="562E367E">
        <w:t xml:space="preserve">more detailed </w:t>
      </w:r>
      <w:r w:rsidR="001C210E">
        <w:t xml:space="preserve">interim guidance regarding </w:t>
      </w:r>
      <w:r w:rsidR="00E714E4">
        <w:t>ECLS</w:t>
      </w:r>
      <w:r w:rsidR="001C210E">
        <w:t xml:space="preserve"> use in CDH </w:t>
      </w:r>
      <w:r w:rsidR="052AF3FC">
        <w:t xml:space="preserve">that </w:t>
      </w:r>
      <w:r w:rsidR="009D39B7">
        <w:t xml:space="preserve">includes </w:t>
      </w:r>
      <w:r w:rsidR="255E8BA0">
        <w:t xml:space="preserve">recommendations </w:t>
      </w:r>
      <w:r w:rsidR="00934CA9">
        <w:t>for the criteria of hypoxic/hypercapnic respiratory failure, circulatory failure and acute clinical deterioration.</w:t>
      </w:r>
      <w:r>
        <w:fldChar w:fldCharType="begin">
          <w:fldData xml:space="preserve">PEVuZE5vdGU+PENpdGU+PEF1dGhvcj5HdW5lcjwvQXV0aG9yPjxZZWFyPjIwMjE8L1llYXI+PFJl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==
</w:fldData>
        </w:fldChar>
      </w:r>
      <w:r w:rsidR="00A51A29">
        <w:instrText xml:space="preserve"> ADDIN EN.CITE </w:instrText>
      </w:r>
      <w:r w:rsidR="00A51A29">
        <w:fldChar w:fldCharType="begin">
          <w:fldData xml:space="preserve">PEVuZE5vdGU+PENpdGU+PEF1dGhvcj5HdW5lcjwvQXV0aG9yPjxZZWFyPjIwMjE8L1llYXI+PFJl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==
</w:fldData>
        </w:fldChar>
      </w:r>
      <w:r w:rsidR="00A51A29">
        <w:instrText xml:space="preserve"> ADDIN EN.CITE.DATA </w:instrText>
      </w:r>
      <w:r w:rsidR="00A51A29">
        <w:fldChar w:fldCharType="end"/>
      </w:r>
      <w:r>
        <w:fldChar w:fldCharType="separate"/>
      </w:r>
      <w:r w:rsidR="00A51A29">
        <w:rPr>
          <w:noProof/>
        </w:rPr>
        <w:t>(12)</w:t>
      </w:r>
      <w:r>
        <w:fldChar w:fldCharType="end"/>
      </w:r>
      <w:r w:rsidR="00934CA9">
        <w:t xml:space="preserve"> </w:t>
      </w:r>
      <w:r w:rsidR="0013642D">
        <w:t xml:space="preserve">There </w:t>
      </w:r>
      <w:r w:rsidR="00A4159E">
        <w:t>is</w:t>
      </w:r>
      <w:r w:rsidR="0013642D">
        <w:t xml:space="preserve"> also guidance </w:t>
      </w:r>
      <w:r w:rsidR="00A4159E">
        <w:t>available</w:t>
      </w:r>
      <w:r w:rsidR="0013642D">
        <w:t xml:space="preserve"> based on consensus reached at the </w:t>
      </w:r>
      <w:r w:rsidR="00995688">
        <w:t>European CDH consortium in 2015.</w:t>
      </w:r>
      <w:r>
        <w:fldChar w:fldCharType="begin">
          <w:fldData xml:space="preserve">PEVuZE5vdGU+PENpdGU+PEF1dGhvcj5Tbm9lazwvQXV0aG9yPjxZZWFyPjIwMTY8L1llYXI+PFJl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</w:fldData>
        </w:fldChar>
      </w:r>
      <w:r w:rsidR="00A51A29">
        <w:instrText xml:space="preserve"> ADDIN EN.CITE </w:instrText>
      </w:r>
      <w:r w:rsidR="00A51A29">
        <w:fldChar w:fldCharType="begin">
          <w:fldData xml:space="preserve">PEVuZE5vdGU+PENpdGU+PEF1dGhvcj5Tbm9lazwvQXV0aG9yPjxZZWFyPjIwMTY8L1llYXI+PFJl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</w:fldData>
        </w:fldChar>
      </w:r>
      <w:r w:rsidR="00A51A29">
        <w:instrText xml:space="preserve"> ADDIN EN.CITE.DATA </w:instrText>
      </w:r>
      <w:r w:rsidR="00A51A29">
        <w:fldChar w:fldCharType="end"/>
      </w:r>
      <w:r>
        <w:fldChar w:fldCharType="separate"/>
      </w:r>
      <w:r w:rsidR="00A51A29">
        <w:rPr>
          <w:noProof/>
        </w:rPr>
        <w:t>(13)</w:t>
      </w:r>
      <w:r>
        <w:fldChar w:fldCharType="end"/>
      </w:r>
      <w:r w:rsidR="00640679">
        <w:t xml:space="preserve"> </w:t>
      </w:r>
      <w:r w:rsidR="000B23C3">
        <w:t xml:space="preserve">These </w:t>
      </w:r>
      <w:r w:rsidR="001259F0">
        <w:t xml:space="preserve">criteria are </w:t>
      </w:r>
      <w:r w:rsidR="00A4159E">
        <w:t xml:space="preserve">broadly </w:t>
      </w:r>
      <w:r w:rsidR="001259F0">
        <w:t>similar to the ELSO criteria</w:t>
      </w:r>
      <w:r w:rsidR="00A4159E">
        <w:t xml:space="preserve"> </w:t>
      </w:r>
      <w:r w:rsidR="79BB8B50">
        <w:t>but also</w:t>
      </w:r>
      <w:r w:rsidR="00A4159E">
        <w:t xml:space="preserve"> include </w:t>
      </w:r>
      <w:r w:rsidR="000C0DF5">
        <w:t>consideration of oxygenation index.</w:t>
      </w:r>
    </w:p>
    <w:p w14:paraId="18C156A5" w14:textId="2A326EFE" w:rsidR="001D0C5C" w:rsidRPr="00905E63" w:rsidRDefault="00A45D75">
      <w:r>
        <w:t xml:space="preserve">To be certain that </w:t>
      </w:r>
      <w:r w:rsidR="00E714E4">
        <w:t>ECLS</w:t>
      </w:r>
      <w:r>
        <w:t xml:space="preserve"> is only used in infants with CDH that will benefit most, </w:t>
      </w:r>
      <w:r w:rsidR="0044011F">
        <w:t xml:space="preserve">it is important </w:t>
      </w:r>
      <w:r>
        <w:t xml:space="preserve">to better understand which indications are being used for </w:t>
      </w:r>
      <w:r w:rsidR="00E714E4">
        <w:t>ECLS</w:t>
      </w:r>
      <w:r>
        <w:t xml:space="preserve">, differences in patient populations and clinically important outcomes such as mortality and </w:t>
      </w:r>
      <w:r w:rsidR="00E714E4">
        <w:t>ECLS</w:t>
      </w:r>
      <w:r w:rsidR="007E679F">
        <w:t>-</w:t>
      </w:r>
      <w:r>
        <w:t>related complications. Given the</w:t>
      </w:r>
      <w:r w:rsidR="00C64282">
        <w:t xml:space="preserve"> previously reported</w:t>
      </w:r>
      <w:r>
        <w:t xml:space="preserve"> difference</w:t>
      </w:r>
      <w:r w:rsidR="00C64282">
        <w:t>s</w:t>
      </w:r>
      <w:r>
        <w:t xml:space="preserve"> in use of </w:t>
      </w:r>
      <w:r w:rsidR="00E714E4">
        <w:t>ECLS</w:t>
      </w:r>
      <w:r>
        <w:t xml:space="preserve"> between geographical regions</w:t>
      </w:r>
      <w:r w:rsidR="00A81D75">
        <w:fldChar w:fldCharType="begin">
          <w:fldData xml:space="preserve">PEVuZE5vdGU+PENpdGU+PEF1dGhvcj5Mb25nPC9BdXRob3I+PFllYXI+MjAxODwvWWVhcj48UmVj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</w:fldData>
        </w:fldChar>
      </w:r>
      <w:r w:rsidR="00D77BAA">
        <w:instrText xml:space="preserve"> ADDIN EN.CITE </w:instrText>
      </w:r>
      <w:r w:rsidR="00D77BAA">
        <w:fldChar w:fldCharType="begin">
          <w:fldData xml:space="preserve">PEVuZE5vdGU+PENpdGU+PEF1dGhvcj5Mb25nPC9BdXRob3I+PFllYXI+MjAxODwvWWVhcj48UmVj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</w:fldData>
        </w:fldChar>
      </w:r>
      <w:r w:rsidR="00D77BAA">
        <w:instrText xml:space="preserve"> ADDIN EN.CITE.DATA </w:instrText>
      </w:r>
      <w:r w:rsidR="00D77BAA">
        <w:fldChar w:fldCharType="end"/>
      </w:r>
      <w:r w:rsidR="00A81D75">
        <w:fldChar w:fldCharType="separate"/>
      </w:r>
      <w:r w:rsidR="00D77BAA">
        <w:rPr>
          <w:noProof/>
        </w:rPr>
        <w:t>(2, 8)</w:t>
      </w:r>
      <w:r w:rsidR="00A81D75">
        <w:fldChar w:fldCharType="end"/>
      </w:r>
      <w:r w:rsidR="640B41FF">
        <w:t>, w</w:t>
      </w:r>
      <w:r w:rsidR="00235A63">
        <w:t>e hypothesised</w:t>
      </w:r>
      <w:r w:rsidR="001D0C5C">
        <w:t xml:space="preserve"> </w:t>
      </w:r>
      <w:r w:rsidR="00235A63">
        <w:t xml:space="preserve">that there will be differences in thresholds for </w:t>
      </w:r>
      <w:r w:rsidR="00EF6F16">
        <w:t xml:space="preserve">starting </w:t>
      </w:r>
      <w:r w:rsidR="00E714E4">
        <w:t>ECLS</w:t>
      </w:r>
      <w:r w:rsidR="001D0C5C">
        <w:t xml:space="preserve"> </w:t>
      </w:r>
      <w:r w:rsidR="00EF6F16">
        <w:t>between</w:t>
      </w:r>
      <w:r w:rsidR="001D0C5C">
        <w:t xml:space="preserve"> </w:t>
      </w:r>
      <w:r w:rsidR="00EF6F16">
        <w:t xml:space="preserve">infants treated in </w:t>
      </w:r>
      <w:r w:rsidR="001D0C5C">
        <w:t xml:space="preserve">North American </w:t>
      </w:r>
      <w:r w:rsidR="00EF6F16">
        <w:t>and</w:t>
      </w:r>
      <w:r w:rsidR="001D0C5C">
        <w:t xml:space="preserve"> European centres</w:t>
      </w:r>
      <w:r w:rsidR="00EF6F16">
        <w:t xml:space="preserve"> </w:t>
      </w:r>
      <w:r w:rsidR="504E52EE">
        <w:t xml:space="preserve">but that </w:t>
      </w:r>
      <w:r w:rsidR="00EF6F16">
        <w:t>outcomes will be broadly similar. We therefore c</w:t>
      </w:r>
      <w:r w:rsidR="00B413BF">
        <w:t xml:space="preserve">ompare </w:t>
      </w:r>
      <w:r w:rsidR="00E714E4">
        <w:t>ECLS</w:t>
      </w:r>
      <w:r w:rsidR="00B413BF">
        <w:t xml:space="preserve"> use in CDH between North America and Europe</w:t>
      </w:r>
      <w:r w:rsidR="00B0669E">
        <w:t xml:space="preserve"> with focus on physiology at time of starting </w:t>
      </w:r>
      <w:r w:rsidR="00E714E4">
        <w:t>ECLS</w:t>
      </w:r>
      <w:r w:rsidR="00B0669E">
        <w:t xml:space="preserve"> (i.e. threshold for starting) and </w:t>
      </w:r>
      <w:r w:rsidR="00CF4A97">
        <w:t>treatment</w:t>
      </w:r>
      <w:r w:rsidR="009730C3">
        <w:t>-</w:t>
      </w:r>
      <w:r w:rsidR="00CF4A97">
        <w:t>related outcomes.</w:t>
      </w:r>
    </w:p>
    <w:p w14:paraId="019FBA9C" w14:textId="1094EA6C" w:rsidR="00B93C4D" w:rsidRPr="00905E63" w:rsidRDefault="00B93C4D" w:rsidP="00B93C4D">
      <w:pPr>
        <w:pStyle w:val="Heading1"/>
      </w:pPr>
      <w:r w:rsidRPr="00905E63">
        <w:lastRenderedPageBreak/>
        <w:t>Methods</w:t>
      </w:r>
    </w:p>
    <w:p w14:paraId="5E9BEE4B" w14:textId="55F2CB58" w:rsidR="00B413BF" w:rsidRDefault="00566BEE" w:rsidP="00602F56">
      <w:pPr>
        <w:pStyle w:val="Heading2"/>
      </w:pPr>
      <w:r>
        <w:t>Data source and participants</w:t>
      </w:r>
    </w:p>
    <w:p w14:paraId="217E15A9" w14:textId="272A4CA5" w:rsidR="00413816" w:rsidRDefault="005F7CD1" w:rsidP="00331527">
      <w:r>
        <w:t xml:space="preserve">Infants were included </w:t>
      </w:r>
      <w:r w:rsidR="00EB3A4B">
        <w:t xml:space="preserve">if they received </w:t>
      </w:r>
      <w:r w:rsidR="00E714E4">
        <w:t>ECLS</w:t>
      </w:r>
      <w:r w:rsidR="006C652E">
        <w:t xml:space="preserve"> for CDH</w:t>
      </w:r>
      <w:r w:rsidR="00EB3A4B">
        <w:t xml:space="preserve"> prior to 28 days of age</w:t>
      </w:r>
      <w:r w:rsidR="006C652E">
        <w:t xml:space="preserve"> </w:t>
      </w:r>
      <w:r w:rsidR="006F333A">
        <w:t xml:space="preserve">and were treated in a North American or European centre </w:t>
      </w:r>
      <w:r w:rsidR="02BEB5B6">
        <w:t>between</w:t>
      </w:r>
      <w:r w:rsidR="001A7988">
        <w:t xml:space="preserve"> January 2012 </w:t>
      </w:r>
      <w:r w:rsidR="093ED1D2">
        <w:t>and</w:t>
      </w:r>
      <w:r w:rsidR="001A7988">
        <w:t xml:space="preserve"> December 2022</w:t>
      </w:r>
      <w:r w:rsidR="006F333A">
        <w:t xml:space="preserve">. </w:t>
      </w:r>
      <w:r w:rsidR="00C66FB6">
        <w:t>A full list of each centre location is available from ELSO (</w:t>
      </w:r>
      <w:hyperlink r:id="rId7" w:history="1">
        <w:r w:rsidR="00C66FB6" w:rsidRPr="001F6A7A">
          <w:rPr>
            <w:rStyle w:val="Hyperlink"/>
          </w:rPr>
          <w:t>https://www.elso.org/membership/centermap.aspx</w:t>
        </w:r>
      </w:hyperlink>
      <w:r w:rsidR="00C66FB6">
        <w:t xml:space="preserve">). </w:t>
      </w:r>
      <w:r w:rsidR="006F333A">
        <w:t>Data were obtained from the ELSO dataset</w:t>
      </w:r>
      <w:r w:rsidR="00331527">
        <w:t xml:space="preserve"> following approval from the ELSO Scientific and Oversight Committee.</w:t>
      </w:r>
    </w:p>
    <w:p w14:paraId="18BA573D" w14:textId="3718872C" w:rsidR="007864BA" w:rsidRDefault="00602F56" w:rsidP="00602F56">
      <w:pPr>
        <w:pStyle w:val="Heading2"/>
      </w:pPr>
      <w:r w:rsidRPr="00905E63">
        <w:t>Outcomes</w:t>
      </w:r>
    </w:p>
    <w:p w14:paraId="75292C08" w14:textId="24ABF8B9" w:rsidR="007B5269" w:rsidRPr="007B5269" w:rsidRDefault="00A0606E" w:rsidP="007B5269">
      <w:r>
        <w:t>Outcomes of interest were mortality</w:t>
      </w:r>
      <w:r w:rsidR="00FD4114">
        <w:t xml:space="preserve">, </w:t>
      </w:r>
      <w:r w:rsidR="005C2231">
        <w:t xml:space="preserve">presence of any </w:t>
      </w:r>
      <w:r w:rsidR="0062106E">
        <w:t>complication, length of inpatient stay</w:t>
      </w:r>
      <w:r w:rsidR="0029034E">
        <w:t xml:space="preserve"> in survivors</w:t>
      </w:r>
      <w:r w:rsidR="0062106E">
        <w:t>, severe neurological injury and presence of a positive blood culture.</w:t>
      </w:r>
      <w:r w:rsidR="00223D3B">
        <w:t xml:space="preserve"> Any complication </w:t>
      </w:r>
      <w:r w:rsidR="00E44AB0">
        <w:t xml:space="preserve">was taken as at least one of a mechanical, haemorrhagic, neurologic, renal, cardiovascular, </w:t>
      </w:r>
      <w:r w:rsidR="0068031D">
        <w:t>pulmonary, infectious, metabolic or limb complication</w:t>
      </w:r>
      <w:r w:rsidR="00E8519A">
        <w:t>.</w:t>
      </w:r>
      <w:r w:rsidR="00612B9F">
        <w:t xml:space="preserve"> All outcomes were measured to hospital discharge. </w:t>
      </w:r>
      <w:r w:rsidR="009361D3">
        <w:t xml:space="preserve">The definition used for </w:t>
      </w:r>
      <w:r w:rsidR="00612B9F">
        <w:t>severe neurological injury</w:t>
      </w:r>
      <w:r w:rsidR="009361D3">
        <w:t xml:space="preserve"> is defined within the ELSO dataset as a composite of acute neurological events (central nervous system h</w:t>
      </w:r>
      <w:r w:rsidR="00BD004F">
        <w:t>a</w:t>
      </w:r>
      <w:r w:rsidR="009361D3">
        <w:t>emorrhage, infarct and/or intraventricular h</w:t>
      </w:r>
      <w:r w:rsidR="00BD004F">
        <w:t>a</w:t>
      </w:r>
      <w:r w:rsidR="009361D3">
        <w:t>emorrhage (IVH) grade 3</w:t>
      </w:r>
      <w:r w:rsidR="00BD004F">
        <w:t xml:space="preserve"> or </w:t>
      </w:r>
      <w:r w:rsidR="009361D3">
        <w:t>4)</w:t>
      </w:r>
      <w:r w:rsidR="004C0B03">
        <w:t>.</w:t>
      </w:r>
      <w:r w:rsidR="00D266DE">
        <w:fldChar w:fldCharType="begin"/>
      </w:r>
      <w:r w:rsidR="00A51A29">
        <w:instrText xml:space="preserve"> ADDIN EN.CITE &lt;EndNote&gt;&lt;Cite&gt;&lt;Author&gt;Brogan&lt;/Author&gt;&lt;Year&gt;2017&lt;/Year&gt;&lt;RecNum&gt;3589&lt;/RecNum&gt;&lt;DisplayText&gt;(15)&lt;/DisplayText&gt;&lt;record&gt;&lt;rec-number&gt;3589&lt;/rec-number&gt;&lt;foreign-keys&gt;&lt;key app="EN" db-id="00t52ete4r9fr3edsfpx5avrrwffresda9v0" timestamp="1749929290"&gt;3589&lt;/key&gt;&lt;/foreign-keys&gt;&lt;ref-type name="Book"&gt;6&lt;/ref-type&gt;&lt;contributors&gt;&lt;authors&gt;&lt;author&gt;Brogan, Thomas V.&lt;/author&gt;&lt;author&gt;Lequier, Laurance&lt;/author&gt;&lt;author&gt;Lorusso, Roberto&lt;/author&gt;&lt;author&gt;MacLaren, Graeme&lt;/author&gt;&lt;author&gt;Peek, G. J.&lt;/author&gt;&lt;author&gt;Extracorporeal Life Support Organization, issuing body&lt;/author&gt;&lt;/authors&gt;&lt;/contributors&gt;&lt;titles&gt;&lt;title&gt;Extracorporeal life support : the ELSO red book&lt;/title&gt;&lt;secondary-title&gt;ELSO red book&lt;/secondary-title&gt;&lt;/titles&gt;&lt;edition&gt;5th edition.&lt;/edition&gt;&lt;dates&gt;&lt;year&gt;2017&lt;/year&gt;&lt;/dates&gt;&lt;pub-location&gt;Ann Arbor, Michigan&lt;/pub-location&gt;&lt;publisher&gt;Extracorporeal Life Support Organization&lt;/publisher&gt;&lt;isbn&gt;9780965675659&lt;/isbn&gt;&lt;urls&gt;&lt;/urls&gt;&lt;/record&gt;&lt;/Cite&gt;&lt;/EndNote&gt;</w:instrText>
      </w:r>
      <w:r w:rsidR="00D266DE">
        <w:fldChar w:fldCharType="separate"/>
      </w:r>
      <w:r w:rsidR="00A51A29">
        <w:rPr>
          <w:noProof/>
        </w:rPr>
        <w:t>(15)</w:t>
      </w:r>
      <w:r w:rsidR="00D266DE">
        <w:fldChar w:fldCharType="end"/>
      </w:r>
      <w:r w:rsidR="004C0B03">
        <w:t xml:space="preserve"> </w:t>
      </w:r>
      <w:r w:rsidR="009361D3">
        <w:t>Cerebral infarction or intracerebral</w:t>
      </w:r>
      <w:r w:rsidR="004D4E4C">
        <w:t>/intraventricular</w:t>
      </w:r>
      <w:r w:rsidR="009361D3">
        <w:t xml:space="preserve"> h</w:t>
      </w:r>
      <w:r w:rsidR="004C0B03">
        <w:t>a</w:t>
      </w:r>
      <w:r w:rsidR="009361D3">
        <w:t xml:space="preserve">emorrhage reported to the ELSO </w:t>
      </w:r>
      <w:r w:rsidR="004D6896">
        <w:t>dataset</w:t>
      </w:r>
      <w:r w:rsidR="009361D3">
        <w:t xml:space="preserve"> are diagnosed using </w:t>
      </w:r>
      <w:r w:rsidR="004D6896">
        <w:t>cranial</w:t>
      </w:r>
      <w:r w:rsidR="009361D3">
        <w:t xml:space="preserve"> </w:t>
      </w:r>
      <w:r w:rsidR="00F645E6">
        <w:t>u</w:t>
      </w:r>
      <w:r w:rsidR="009361D3">
        <w:t>ltrasonography or computerized tomography</w:t>
      </w:r>
      <w:r w:rsidR="00F645E6">
        <w:t>.</w:t>
      </w:r>
      <w:r w:rsidR="00D266DE">
        <w:fldChar w:fldCharType="begin"/>
      </w:r>
      <w:r w:rsidR="00A51A29">
        <w:instrText xml:space="preserve"> ADDIN EN.CITE &lt;EndNote&gt;&lt;Cite&gt;&lt;Author&gt;Polito&lt;/Author&gt;&lt;Year&gt;2013&lt;/Year&gt;&lt;RecNum&gt;3590&lt;/RecNum&gt;&lt;DisplayText&gt;(16)&lt;/DisplayText&gt;&lt;record&gt;&lt;rec-number&gt;3590&lt;/rec-number&gt;&lt;foreign-keys&gt;&lt;key app="EN" db-id="00t52ete4r9fr3edsfpx5avrrwffresda9v0" timestamp="1749929428"&gt;3590&lt;/key&gt;&lt;/foreign-keys&gt;&lt;ref-type name="Journal Article"&gt;17&lt;/ref-type&gt;&lt;contributors&gt;&lt;authors&gt;&lt;author&gt;Polito, A.&lt;/author&gt;&lt;author&gt;Barrett, C. S.&lt;/author&gt;&lt;author&gt;Wypij, D.&lt;/author&gt;&lt;author&gt;Rycus, P. T.&lt;/author&gt;&lt;author&gt;Netto, R.&lt;/author&gt;&lt;author&gt;Cogo, P. E.&lt;/author&gt;&lt;author&gt;Thiagarajan, R. R.&lt;/author&gt;&lt;/authors&gt;&lt;/contributors&gt;&lt;auth-address&gt;Department of Cardiology and Cardiac Surgery, Cardiac Intensive Care Unit, Bambino Gesu Pediatric Hospital, IRCCS, Piazza S. Onofrio 4, 00165, Rome, Italy. angelo.polito@opbg.net&lt;/auth-address&gt;&lt;titles&gt;&lt;title&gt;Neurologic complications in neonates supported with extracorporeal membrane oxygenation. An analysis of ELSO registry data&lt;/title&gt;&lt;secondary-title&gt;Intensive Care Med&lt;/secondary-title&gt;&lt;/titles&gt;&lt;periodical&gt;&lt;full-title&gt;Intensive Care Med&lt;/full-title&gt;&lt;/periodical&gt;&lt;pages&gt;1594-601&lt;/pages&gt;&lt;volume&gt;39&lt;/volume&gt;&lt;number&gt;9&lt;/number&gt;&lt;edition&gt;20130608&lt;/edition&gt;&lt;keywords&gt;&lt;keyword&gt;Cohort Studies&lt;/keyword&gt;&lt;keyword&gt;Extracorporeal Membrane Oxygenation/*adverse effects&lt;/keyword&gt;&lt;keyword&gt;Female&lt;/keyword&gt;&lt;keyword&gt;Humans&lt;/keyword&gt;&lt;keyword&gt;Incidence&lt;/keyword&gt;&lt;keyword&gt;Infant, Newborn&lt;/keyword&gt;&lt;keyword&gt;Male&lt;/keyword&gt;&lt;keyword&gt;Nervous System Diseases/*epidemiology/*etiology&lt;/keyword&gt;&lt;keyword&gt;Odds Ratio&lt;/keyword&gt;&lt;keyword&gt;Registries&lt;/keyword&gt;&lt;keyword&gt;Retrospective Studies&lt;/keyword&gt;&lt;/keywords&gt;&lt;dates&gt;&lt;year&gt;2013&lt;/year&gt;&lt;pub-dates&gt;&lt;date&gt;Sep&lt;/date&gt;&lt;/pub-dates&gt;&lt;/dates&gt;&lt;isbn&gt;1432-1238 (Electronic)&amp;#xD;0342-4642 (Linking)&lt;/isbn&gt;&lt;accession-num&gt;23749154&lt;/accession-num&gt;&lt;urls&gt;&lt;related-urls&gt;&lt;url&gt;https://www.ncbi.nlm.nih.gov/pubmed/23749154&lt;/url&gt;&lt;/related-urls&gt;&lt;/urls&gt;&lt;electronic-resource-num&gt;10.1007/s00134-013-2985-x&lt;/electronic-resource-num&gt;&lt;remote-database-name&gt;Medline&lt;/remote-database-name&gt;&lt;remote-database-provider&gt;NLM&lt;/remote-database-provider&gt;&lt;/record&gt;&lt;/Cite&gt;&lt;/EndNote&gt;</w:instrText>
      </w:r>
      <w:r w:rsidR="00D266DE">
        <w:fldChar w:fldCharType="separate"/>
      </w:r>
      <w:r w:rsidR="00A51A29">
        <w:rPr>
          <w:noProof/>
        </w:rPr>
        <w:t>(16)</w:t>
      </w:r>
      <w:r w:rsidR="00D266DE">
        <w:fldChar w:fldCharType="end"/>
      </w:r>
    </w:p>
    <w:p w14:paraId="6C652B82" w14:textId="53DE23AE" w:rsidR="00602F56" w:rsidRDefault="00602F56" w:rsidP="00602F56">
      <w:pPr>
        <w:pStyle w:val="Heading2"/>
      </w:pPr>
      <w:r w:rsidRPr="00905E63">
        <w:t>Statistical analysis</w:t>
      </w:r>
    </w:p>
    <w:p w14:paraId="70669C6E" w14:textId="38264CA0" w:rsidR="00537CEB" w:rsidRDefault="00D75CC7" w:rsidP="59AC4A90">
      <w:pPr>
        <w:rPr>
          <w:noProof/>
        </w:rPr>
      </w:pPr>
      <w:r>
        <w:t xml:space="preserve">If an infant received multiple </w:t>
      </w:r>
      <w:r w:rsidR="00E714E4">
        <w:t>ECLS</w:t>
      </w:r>
      <w:r>
        <w:t xml:space="preserve"> runs</w:t>
      </w:r>
      <w:r w:rsidR="00D976E0">
        <w:t>,</w:t>
      </w:r>
      <w:r>
        <w:t xml:space="preserve"> physiological data </w:t>
      </w:r>
      <w:r w:rsidR="0003032E">
        <w:t>were</w:t>
      </w:r>
      <w:r w:rsidR="00454618">
        <w:t xml:space="preserve"> reported from their first </w:t>
      </w:r>
      <w:r w:rsidR="00E714E4">
        <w:t>ECLS</w:t>
      </w:r>
      <w:r w:rsidR="00454618">
        <w:t xml:space="preserve"> run </w:t>
      </w:r>
      <w:r w:rsidR="6D3556A3">
        <w:t xml:space="preserve">and </w:t>
      </w:r>
      <w:r w:rsidR="003B1483">
        <w:t xml:space="preserve">outcomes reported </w:t>
      </w:r>
      <w:r w:rsidR="6A9592FB">
        <w:t xml:space="preserve">related to initial and any </w:t>
      </w:r>
      <w:r w:rsidR="003B1483">
        <w:t>subsequent run</w:t>
      </w:r>
      <w:r w:rsidR="00BE422B">
        <w:t xml:space="preserve">s. </w:t>
      </w:r>
      <w:r w:rsidR="00082587">
        <w:t xml:space="preserve">Critical </w:t>
      </w:r>
      <w:r w:rsidR="00F23660">
        <w:t>congenital c</w:t>
      </w:r>
      <w:r w:rsidR="00082587">
        <w:t>ardiac disease</w:t>
      </w:r>
      <w:r w:rsidR="00D55335">
        <w:t xml:space="preserve"> was defined as </w:t>
      </w:r>
      <w:r w:rsidR="003B55C0">
        <w:t xml:space="preserve">per </w:t>
      </w:r>
      <w:r w:rsidR="00D55335">
        <w:t xml:space="preserve">previous ELSO studies and included </w:t>
      </w:r>
      <w:r w:rsidR="00EA614A">
        <w:t>diagnoses of</w:t>
      </w:r>
      <w:r w:rsidR="00E82221">
        <w:t xml:space="preserve"> common arterial trunk, congenital tricuspid stenosis, discordant ventriculoarterial connection, hypoplastic left heart syndrome, pulmonary valve atresia, tetralogy of </w:t>
      </w:r>
      <w:r w:rsidR="003B55C0">
        <w:t>F</w:t>
      </w:r>
      <w:r w:rsidR="00E82221">
        <w:t>allot</w:t>
      </w:r>
      <w:r w:rsidR="003B55C0">
        <w:t xml:space="preserve"> and </w:t>
      </w:r>
      <w:r w:rsidR="00E82221">
        <w:t>total anomalous pulmonary venous connection.</w:t>
      </w:r>
      <w:r>
        <w:fldChar w:fldCharType="begin">
          <w:fldData xml:space="preserve">PEVuZE5vdGU+PENpdGU+PEF1dGhvcj5HdW5lcjwvQXV0aG9yPjxZZWFyPjIwMTg8L1llYXI+PFJl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</w:fldData>
        </w:fldChar>
      </w:r>
      <w:r w:rsidR="00A51A29">
        <w:instrText xml:space="preserve"> ADDIN EN.CITE </w:instrText>
      </w:r>
      <w:r w:rsidR="00A51A29">
        <w:fldChar w:fldCharType="begin">
          <w:fldData xml:space="preserve">PEVuZE5vdGU+PENpdGU+PEF1dGhvcj5HdW5lcjwvQXV0aG9yPjxZZWFyPjIwMTg8L1llYXI+PFJl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</w:fldData>
        </w:fldChar>
      </w:r>
      <w:r w:rsidR="00A51A29">
        <w:instrText xml:space="preserve"> ADDIN EN.CITE.DATA </w:instrText>
      </w:r>
      <w:r w:rsidR="00A51A29">
        <w:fldChar w:fldCharType="end"/>
      </w:r>
      <w:r>
        <w:fldChar w:fldCharType="separate"/>
      </w:r>
      <w:r w:rsidR="00A51A29">
        <w:rPr>
          <w:noProof/>
        </w:rPr>
        <w:t>(17)</w:t>
      </w:r>
      <w:r>
        <w:fldChar w:fldCharType="end"/>
      </w:r>
      <w:r w:rsidR="003B55C0">
        <w:t xml:space="preserve"> </w:t>
      </w:r>
      <w:r w:rsidR="008777E4">
        <w:t>A</w:t>
      </w:r>
      <w:r w:rsidR="00082587">
        <w:t xml:space="preserve">cidosis </w:t>
      </w:r>
      <w:r w:rsidR="008777E4">
        <w:t xml:space="preserve">was </w:t>
      </w:r>
      <w:r w:rsidR="00082587">
        <w:t xml:space="preserve">defined as </w:t>
      </w:r>
      <w:r w:rsidR="008777E4">
        <w:t xml:space="preserve">arterial </w:t>
      </w:r>
      <w:r w:rsidR="00082587">
        <w:t>lactate &gt;5 mmol/L or pH &lt;7.20</w:t>
      </w:r>
      <w:r w:rsidR="008777E4">
        <w:t xml:space="preserve"> and h</w:t>
      </w:r>
      <w:r w:rsidR="00082587">
        <w:t xml:space="preserve">ypercarbia </w:t>
      </w:r>
      <w:r w:rsidR="008777E4">
        <w:t xml:space="preserve">was </w:t>
      </w:r>
      <w:r w:rsidR="00082587">
        <w:t>defined as PaCO2 &gt;70 and pH &lt;7.20.</w:t>
      </w:r>
      <w:r>
        <w:fldChar w:fldCharType="begin"/>
      </w:r>
      <w:r w:rsidR="00A51A29">
        <w:instrText xml:space="preserve"> ADDIN EN.CITE &lt;EndNote&gt;&lt;Cite&gt;&lt;Author&gt;Brogan&lt;/Author&gt;&lt;Year&gt;2017&lt;/Year&gt;&lt;RecNum&gt;3589&lt;/RecNum&gt;&lt;DisplayText&gt;(15)&lt;/DisplayText&gt;&lt;record&gt;&lt;rec-number&gt;3589&lt;/rec-number&gt;&lt;foreign-keys&gt;&lt;key app="EN" db-id="00t52ete4r9fr3edsfpx5avrrwffresda9v0" timestamp="1749929290"&gt;3589&lt;/key&gt;&lt;/foreign-keys&gt;&lt;ref-type name="Book"&gt;6&lt;/ref-type&gt;&lt;contributors&gt;&lt;authors&gt;&lt;author&gt;Brogan, Thomas V.&lt;/author&gt;&lt;author&gt;Lequier, Laurance&lt;/author&gt;&lt;author&gt;Lorusso, Roberto&lt;/author&gt;&lt;author&gt;MacLaren, Graeme&lt;/author&gt;&lt;author&gt;Peek, G. J.&lt;/author&gt;&lt;author&gt;Extracorporeal Life Support Organization, issuing body&lt;/author&gt;&lt;/authors&gt;&lt;/contributors&gt;&lt;titles&gt;&lt;title&gt;Extracorporeal life support : the ELSO red book&lt;/title&gt;&lt;secondary-title&gt;ELSO red book&lt;/secondary-title&gt;&lt;/titles&gt;&lt;edition&gt;5th edition.&lt;/edition&gt;&lt;dates&gt;&lt;year&gt;2017&lt;/year&gt;&lt;/dates&gt;&lt;pub-location&gt;Ann Arbor, Michigan&lt;/pub-location&gt;&lt;publisher&gt;Extracorporeal Life Support Organization&lt;/publisher&gt;&lt;isbn&gt;9780965675659&lt;/isbn&gt;&lt;urls&gt;&lt;/urls&gt;&lt;/record&gt;&lt;/Cite&gt;&lt;/EndNote&gt;</w:instrText>
      </w:r>
      <w:r>
        <w:fldChar w:fldCharType="separate"/>
      </w:r>
      <w:r w:rsidR="00A51A29">
        <w:rPr>
          <w:noProof/>
        </w:rPr>
        <w:t>(15)</w:t>
      </w:r>
      <w:r>
        <w:fldChar w:fldCharType="end"/>
      </w:r>
      <w:r w:rsidR="00537CEB">
        <w:t xml:space="preserve"> </w:t>
      </w:r>
      <w:r w:rsidR="003D7F57">
        <w:t xml:space="preserve">Previously developed criteria for using </w:t>
      </w:r>
      <w:r w:rsidR="00E714E4">
        <w:t>ECLS</w:t>
      </w:r>
      <w:r w:rsidR="003D7F57">
        <w:t xml:space="preserve"> in CDH were taken from </w:t>
      </w:r>
      <w:r w:rsidR="007B52AC">
        <w:t xml:space="preserve">the ELSO interim guidelines, by </w:t>
      </w:r>
      <w:r w:rsidR="003D7F57">
        <w:t xml:space="preserve">Guner et al. and </w:t>
      </w:r>
      <w:r w:rsidR="00241653">
        <w:t xml:space="preserve">CDH </w:t>
      </w:r>
      <w:r w:rsidR="00A919A1">
        <w:t xml:space="preserve">Euro guidelines from </w:t>
      </w:r>
      <w:r w:rsidR="004D3C16">
        <w:t>Snoek et al.</w:t>
      </w:r>
      <w:r>
        <w:fldChar w:fldCharType="begin">
          <w:fldData xml:space="preserve">PEVuZE5vdGU+PENpdGU+PEF1dGhvcj5HdW5lcjwvQXV0aG9yPjxZZWFyPjIwMjE8L1llYXI+PFJl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</w:fldData>
        </w:fldChar>
      </w:r>
      <w:r w:rsidR="00A51A29">
        <w:instrText xml:space="preserve"> ADDIN EN.CITE </w:instrText>
      </w:r>
      <w:r w:rsidR="00A51A29">
        <w:fldChar w:fldCharType="begin">
          <w:fldData xml:space="preserve">PEVuZE5vdGU+PENpdGU+PEF1dGhvcj5HdW5lcjwvQXV0aG9yPjxZZWFyPjIwMjE8L1llYXI+PFJl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</w:fldData>
        </w:fldChar>
      </w:r>
      <w:r w:rsidR="00A51A29">
        <w:instrText xml:space="preserve"> ADDIN EN.CITE.DATA </w:instrText>
      </w:r>
      <w:r w:rsidR="00A51A29">
        <w:fldChar w:fldCharType="end"/>
      </w:r>
      <w:r>
        <w:fldChar w:fldCharType="separate"/>
      </w:r>
      <w:r w:rsidR="00A51A29">
        <w:rPr>
          <w:noProof/>
        </w:rPr>
        <w:t>(12, 13)</w:t>
      </w:r>
      <w:r>
        <w:fldChar w:fldCharType="end"/>
      </w:r>
      <w:r w:rsidR="68FEF78E">
        <w:t xml:space="preserve"> Infants were grouped by the location of the centre they were treated in, which was either a North American or European centre.</w:t>
      </w:r>
    </w:p>
    <w:p w14:paraId="6F384A42" w14:textId="22BCDB40" w:rsidR="00743BAE" w:rsidRDefault="68FEF78E" w:rsidP="00743BAE">
      <w:r>
        <w:t xml:space="preserve">Data are reported as n (%) or median (interquartile range). </w:t>
      </w:r>
      <w:r w:rsidR="005C2CEF">
        <w:t>Univariable</w:t>
      </w:r>
      <w:r w:rsidR="00537CEB">
        <w:t xml:space="preserve"> analysis utilised the chi squared test for categorical data and the Mann</w:t>
      </w:r>
      <w:r w:rsidR="001F4827">
        <w:t>-</w:t>
      </w:r>
      <w:r w:rsidR="00537CEB">
        <w:t>Whitney U</w:t>
      </w:r>
      <w:r w:rsidR="001F4827">
        <w:t xml:space="preserve"> test for continuous data.</w:t>
      </w:r>
      <w:r w:rsidR="00E425AF">
        <w:t xml:space="preserve"> </w:t>
      </w:r>
      <w:r w:rsidR="005E3CB2">
        <w:t xml:space="preserve">Logistic or linear regression </w:t>
      </w:r>
      <w:r w:rsidR="00BB6C75">
        <w:t xml:space="preserve">were also used to assess </w:t>
      </w:r>
      <w:r w:rsidR="00F86FA8">
        <w:t>association with hospital location and outcomes</w:t>
      </w:r>
      <w:r w:rsidR="00470D69">
        <w:t xml:space="preserve"> reported as odds ratio (OR) with 95% confidence interval (CI) or mean difference with 95% CI. </w:t>
      </w:r>
      <w:r w:rsidR="00721A78">
        <w:t xml:space="preserve">Propensity score </w:t>
      </w:r>
      <w:r w:rsidR="00721A78">
        <w:lastRenderedPageBreak/>
        <w:t xml:space="preserve">matching was used to </w:t>
      </w:r>
      <w:r w:rsidR="00A60A43">
        <w:t xml:space="preserve">account for </w:t>
      </w:r>
      <w:r w:rsidR="003C539E">
        <w:t xml:space="preserve">baseline differences between infants treated in North American and European centres. </w:t>
      </w:r>
      <w:r w:rsidR="00C063AD">
        <w:t xml:space="preserve">A propensity score representing the probability of being treated in a North American centre, versus a European one, </w:t>
      </w:r>
      <w:r w:rsidR="00F43F49">
        <w:t xml:space="preserve">conditional on </w:t>
      </w:r>
      <w:r w:rsidR="00721A78">
        <w:t xml:space="preserve">demographic and physiological </w:t>
      </w:r>
      <w:r w:rsidR="00E65A68">
        <w:t>characteristics</w:t>
      </w:r>
      <w:r w:rsidR="007C1DEB">
        <w:t xml:space="preserve"> at </w:t>
      </w:r>
      <w:r w:rsidR="00492033">
        <w:t>commencement of</w:t>
      </w:r>
      <w:r w:rsidR="007C1DEB">
        <w:t xml:space="preserve"> ECLS</w:t>
      </w:r>
      <w:r w:rsidR="00F43F49">
        <w:t>, was estimated</w:t>
      </w:r>
      <w:r w:rsidR="00940784">
        <w:t>.</w:t>
      </w:r>
      <w:r w:rsidR="00721A78">
        <w:t xml:space="preserve"> </w:t>
      </w:r>
      <w:r w:rsidR="001961C4">
        <w:t>The</w:t>
      </w:r>
      <w:r w:rsidR="00743BAE">
        <w:t>s</w:t>
      </w:r>
      <w:r w:rsidR="001961C4">
        <w:t>e were sex</w:t>
      </w:r>
      <w:r w:rsidR="005C2CEF">
        <w:t xml:space="preserve">, </w:t>
      </w:r>
      <w:r w:rsidR="001961C4">
        <w:t>birthweight</w:t>
      </w:r>
      <w:r w:rsidR="005C2CEF">
        <w:t xml:space="preserve">, </w:t>
      </w:r>
      <w:r w:rsidR="001961C4">
        <w:t xml:space="preserve">presence of antenatal diagnosis of CDH, </w:t>
      </w:r>
      <w:r w:rsidR="005C2CEF">
        <w:t xml:space="preserve">Apgar </w:t>
      </w:r>
      <w:r w:rsidR="001961C4">
        <w:t xml:space="preserve">score at </w:t>
      </w:r>
      <w:r w:rsidR="005C2CEF">
        <w:t>5 min</w:t>
      </w:r>
      <w:r w:rsidR="00492033">
        <w:t>utes</w:t>
      </w:r>
      <w:r w:rsidR="005C2CEF">
        <w:t>, critical congenital heart disease</w:t>
      </w:r>
      <w:r w:rsidR="001961C4">
        <w:t xml:space="preserve">, </w:t>
      </w:r>
      <w:r w:rsidR="006F0DFA">
        <w:t>chromosomal anomalies, CDH laterality, arterial pH, a</w:t>
      </w:r>
      <w:r w:rsidR="005C2CEF">
        <w:t xml:space="preserve">rterial </w:t>
      </w:r>
      <w:r w:rsidR="006F0DFA">
        <w:t>C</w:t>
      </w:r>
      <w:r w:rsidR="005C2CEF">
        <w:t>O2,</w:t>
      </w:r>
      <w:r w:rsidR="006F0DFA">
        <w:t xml:space="preserve"> inspired oxygen fraction, </w:t>
      </w:r>
      <w:r w:rsidR="00743BAE">
        <w:t xml:space="preserve">arterial O2 saturations and mean blood pressure. </w:t>
      </w:r>
      <w:r w:rsidR="00BB44B8">
        <w:t>They were selected due to either their clinical significance or statistical</w:t>
      </w:r>
      <w:r w:rsidR="00F44099">
        <w:t xml:space="preserve">ly </w:t>
      </w:r>
      <w:r w:rsidR="00E8787E">
        <w:t>significant</w:t>
      </w:r>
      <w:r w:rsidR="00F44099">
        <w:t xml:space="preserve"> difference </w:t>
      </w:r>
      <w:r w:rsidR="00E8787E">
        <w:t xml:space="preserve">identified in univariate analysis between both groups. Variables </w:t>
      </w:r>
      <w:r w:rsidR="007A4DD1">
        <w:t xml:space="preserve">related to treatment choice, such as use of nitric oxide or </w:t>
      </w:r>
      <w:r w:rsidR="00E714E4">
        <w:t>ECLS</w:t>
      </w:r>
      <w:r w:rsidR="007A4DD1">
        <w:t xml:space="preserve"> cannulation method were not included.</w:t>
      </w:r>
    </w:p>
    <w:p w14:paraId="5FBA269F" w14:textId="1F87A67E" w:rsidR="001019DF" w:rsidRPr="005C2CEF" w:rsidRDefault="008E46A4" w:rsidP="0061074B">
      <w:r w:rsidRPr="008E46A4">
        <w:t xml:space="preserve">Kernel propensity score matching uses a weighted function to match each treated individual </w:t>
      </w:r>
      <w:r w:rsidR="001B73AF">
        <w:t xml:space="preserve">to </w:t>
      </w:r>
      <w:r w:rsidRPr="00E7106E">
        <w:t>control</w:t>
      </w:r>
      <w:r w:rsidR="001B73AF" w:rsidRPr="00E7106E">
        <w:t>s</w:t>
      </w:r>
      <w:r w:rsidRPr="00E7106E">
        <w:t xml:space="preserve"> </w:t>
      </w:r>
      <w:r w:rsidR="001B73AF" w:rsidRPr="00E7106E">
        <w:t xml:space="preserve">where </w:t>
      </w:r>
      <w:r w:rsidRPr="00E7106E">
        <w:t xml:space="preserve">closer matches </w:t>
      </w:r>
      <w:r w:rsidR="001B73AF" w:rsidRPr="00E7106E">
        <w:t xml:space="preserve">have </w:t>
      </w:r>
      <w:r w:rsidRPr="00E7106E">
        <w:t>higher weight</w:t>
      </w:r>
      <w:r w:rsidR="001B73AF" w:rsidRPr="00E7106E">
        <w:t xml:space="preserve">. </w:t>
      </w:r>
      <w:r w:rsidR="002765E1" w:rsidRPr="00E7106E">
        <w:t xml:space="preserve">This approach was taken rather than alternatives such as nearest neighbour matching </w:t>
      </w:r>
      <w:r w:rsidR="0061074B" w:rsidRPr="00E7106E">
        <w:t>due to significantly imbalanced group sizes.</w:t>
      </w:r>
      <w:r w:rsidR="005A42A7" w:rsidRPr="00E7106E">
        <w:t xml:space="preserve"> </w:t>
      </w:r>
      <w:r w:rsidR="005A42A7" w:rsidRPr="00F16E69">
        <w:t>T</w:t>
      </w:r>
      <w:r w:rsidR="005A42A7" w:rsidRPr="0045708A">
        <w:t>herefore</w:t>
      </w:r>
      <w:r w:rsidR="00E7106E">
        <w:t>,</w:t>
      </w:r>
      <w:r w:rsidR="005A42A7" w:rsidRPr="0045708A">
        <w:t xml:space="preserve"> no fixed matching ratio (e.g. 1:1 or 2:1) was specified. Instead, all control observations within </w:t>
      </w:r>
      <w:r w:rsidR="00C357AF">
        <w:t>a</w:t>
      </w:r>
      <w:r w:rsidR="005A42A7" w:rsidRPr="0045708A">
        <w:t xml:space="preserve"> </w:t>
      </w:r>
      <w:proofErr w:type="spellStart"/>
      <w:r w:rsidR="005A42A7" w:rsidRPr="0045708A">
        <w:t>caliper</w:t>
      </w:r>
      <w:proofErr w:type="spellEnd"/>
      <w:r w:rsidR="00C357AF">
        <w:t xml:space="preserve"> of 0.1</w:t>
      </w:r>
      <w:r w:rsidR="005A42A7" w:rsidRPr="0045708A">
        <w:t xml:space="preserve"> contributed to the matched estimate with weights proportional to proximity in propensity score</w:t>
      </w:r>
      <w:r w:rsidR="00C70233">
        <w:t>, with observations outside of the region of common support excluded</w:t>
      </w:r>
      <w:r w:rsidR="00A325C3">
        <w:t>.</w:t>
      </w:r>
      <w:r w:rsidR="005A42A7" w:rsidRPr="00E7106E">
        <w:t xml:space="preserve"> </w:t>
      </w:r>
      <w:r w:rsidR="00F22A3C">
        <w:t>Propensity score weights derived from matching were then applied in outcome analyses compa</w:t>
      </w:r>
      <w:r w:rsidR="0020327B">
        <w:t>r</w:t>
      </w:r>
      <w:r w:rsidR="00F22A3C">
        <w:t>ing infants treated in North American and European centres.</w:t>
      </w:r>
      <w:r w:rsidR="00A60B97">
        <w:t xml:space="preserve"> </w:t>
      </w:r>
      <w:r w:rsidR="001019DF" w:rsidRPr="001019DF">
        <w:t xml:space="preserve">Propensity score weights derived from matching were applied to estimate adjusted odds ratios and mean differences for outcomes between </w:t>
      </w:r>
      <w:r w:rsidR="009205A4">
        <w:t>infants treated in North American and European centres</w:t>
      </w:r>
      <w:r w:rsidR="001019DF" w:rsidRPr="001019DF">
        <w:t>.</w:t>
      </w:r>
      <w:r w:rsidR="0074608A">
        <w:t xml:space="preserve"> Further models were also created to </w:t>
      </w:r>
      <w:r w:rsidR="00620C4B">
        <w:t xml:space="preserve">adjust for differences in treatment between both groups after propensity matching. These treatment variables were nitric oxide use, </w:t>
      </w:r>
      <w:r w:rsidR="00B56957">
        <w:t xml:space="preserve">timing of repair in relation to </w:t>
      </w:r>
      <w:r w:rsidR="00E714E4">
        <w:t>ECLS</w:t>
      </w:r>
      <w:r w:rsidR="00B56957">
        <w:t xml:space="preserve">, </w:t>
      </w:r>
      <w:r w:rsidR="00B26F8F">
        <w:t xml:space="preserve">mode of cannulation, vasoactive use, age at starting </w:t>
      </w:r>
      <w:r w:rsidR="00E714E4">
        <w:t>ECLS</w:t>
      </w:r>
      <w:r w:rsidR="00B26F8F">
        <w:t xml:space="preserve"> and total days of </w:t>
      </w:r>
      <w:r w:rsidR="00E714E4">
        <w:t>ECLS</w:t>
      </w:r>
      <w:r w:rsidR="00B26F8F">
        <w:t>.</w:t>
      </w:r>
      <w:r w:rsidR="00C520DB">
        <w:t xml:space="preserve"> </w:t>
      </w:r>
      <w:r w:rsidR="00625B44">
        <w:t>S</w:t>
      </w:r>
      <w:r w:rsidR="00C520DB">
        <w:t>ensitivity analys</w:t>
      </w:r>
      <w:r w:rsidR="00095380">
        <w:t>es</w:t>
      </w:r>
      <w:r w:rsidR="00C520DB">
        <w:t xml:space="preserve"> w</w:t>
      </w:r>
      <w:r w:rsidR="00095380">
        <w:t>ere</w:t>
      </w:r>
      <w:r w:rsidR="00C520DB">
        <w:t xml:space="preserve"> also undertaken </w:t>
      </w:r>
      <w:r w:rsidR="001673AB">
        <w:t>excluding infant</w:t>
      </w:r>
      <w:r w:rsidR="00ED5899">
        <w:t>s</w:t>
      </w:r>
      <w:r w:rsidR="004728FC">
        <w:t xml:space="preserve"> treated in centres with a yearly case volume </w:t>
      </w:r>
      <w:r w:rsidR="00B63920">
        <w:t>in the lowest quartile of the dataset</w:t>
      </w:r>
      <w:r w:rsidR="00B05404">
        <w:t xml:space="preserve"> </w:t>
      </w:r>
      <w:proofErr w:type="gramStart"/>
      <w:r w:rsidR="00E50A10">
        <w:t>and also</w:t>
      </w:r>
      <w:proofErr w:type="gramEnd"/>
      <w:r w:rsidR="00E50A10">
        <w:t xml:space="preserve"> including centres with a yearly case volume in the highest quartile only (</w:t>
      </w:r>
      <w:r w:rsidR="00B05404">
        <w:t xml:space="preserve">supplementary materials). </w:t>
      </w:r>
    </w:p>
    <w:p w14:paraId="7B504510" w14:textId="4E29FEF8" w:rsidR="00B93C4D" w:rsidRPr="00905E63" w:rsidRDefault="00B93C4D" w:rsidP="00B93C4D">
      <w:pPr>
        <w:pStyle w:val="Heading1"/>
      </w:pPr>
      <w:r w:rsidRPr="00905E63">
        <w:t>Results</w:t>
      </w:r>
    </w:p>
    <w:p w14:paraId="3693C1A8" w14:textId="67805720" w:rsidR="00021011" w:rsidRDefault="00810A1A" w:rsidP="006824C4">
      <w:r>
        <w:t xml:space="preserve">There were </w:t>
      </w:r>
      <w:r w:rsidR="00F707DA">
        <w:t xml:space="preserve">3,213 </w:t>
      </w:r>
      <w:r w:rsidR="00E714E4">
        <w:t>ECLS</w:t>
      </w:r>
      <w:r w:rsidR="00F707DA">
        <w:t xml:space="preserve"> runs on 3,087 infants</w:t>
      </w:r>
      <w:r>
        <w:t xml:space="preserve"> with a diagnosis of CD</w:t>
      </w:r>
      <w:r w:rsidR="00211B72">
        <w:t>H</w:t>
      </w:r>
      <w:r w:rsidR="0088677D">
        <w:t xml:space="preserve"> </w:t>
      </w:r>
      <w:r w:rsidR="000C7233">
        <w:t>of which</w:t>
      </w:r>
      <w:r w:rsidR="0088677D">
        <w:t xml:space="preserve"> 2382 </w:t>
      </w:r>
      <w:r w:rsidR="00C80602">
        <w:t xml:space="preserve">(77.1%) </w:t>
      </w:r>
      <w:r w:rsidR="0088677D">
        <w:t xml:space="preserve">infants </w:t>
      </w:r>
      <w:r w:rsidR="000C7233">
        <w:t xml:space="preserve">were </w:t>
      </w:r>
      <w:r w:rsidR="0088677D">
        <w:t xml:space="preserve">treated in North American centres </w:t>
      </w:r>
      <w:r w:rsidR="21505EDF">
        <w:t>and</w:t>
      </w:r>
      <w:r w:rsidR="0088677D">
        <w:t xml:space="preserve"> </w:t>
      </w:r>
      <w:r w:rsidR="00C80602">
        <w:t>705 (</w:t>
      </w:r>
      <w:r w:rsidR="00B57064">
        <w:t xml:space="preserve">22.9%) </w:t>
      </w:r>
      <w:r w:rsidR="12ECB65A">
        <w:t xml:space="preserve">in </w:t>
      </w:r>
      <w:r w:rsidR="00C80602">
        <w:t>European centres</w:t>
      </w:r>
      <w:r w:rsidR="00211B72">
        <w:t>.</w:t>
      </w:r>
      <w:r w:rsidR="00B7585A">
        <w:t xml:space="preserve"> </w:t>
      </w:r>
      <w:r w:rsidR="002F2BEC">
        <w:t>In total, t</w:t>
      </w:r>
      <w:r w:rsidR="007A4BA3">
        <w:t xml:space="preserve">here were </w:t>
      </w:r>
      <w:r w:rsidR="00434B37">
        <w:t xml:space="preserve">183 centres </w:t>
      </w:r>
      <w:r w:rsidR="002D3EB3">
        <w:t>which provided ECLS to infants with CDH</w:t>
      </w:r>
      <w:r w:rsidR="002F2BEC">
        <w:t xml:space="preserve"> during the study period</w:t>
      </w:r>
      <w:r w:rsidR="00434B37">
        <w:t>, with 14</w:t>
      </w:r>
      <w:r w:rsidR="00522B90">
        <w:t>1</w:t>
      </w:r>
      <w:r w:rsidR="00434B37">
        <w:t xml:space="preserve"> </w:t>
      </w:r>
      <w:r w:rsidR="002D3EB3">
        <w:t xml:space="preserve">centres </w:t>
      </w:r>
      <w:r w:rsidR="00434B37">
        <w:t xml:space="preserve">in North America and 40 in Europe. </w:t>
      </w:r>
      <w:r w:rsidR="00BC1190">
        <w:t xml:space="preserve">Infants treated in North American centres </w:t>
      </w:r>
      <w:r w:rsidR="0034407E">
        <w:t xml:space="preserve">had a lower </w:t>
      </w:r>
      <w:r w:rsidR="00F057BF">
        <w:t>5-minute</w:t>
      </w:r>
      <w:r w:rsidR="0034407E">
        <w:t xml:space="preserve"> Apgar score</w:t>
      </w:r>
      <w:r w:rsidR="00AD0869">
        <w:t xml:space="preserve"> </w:t>
      </w:r>
      <w:r w:rsidR="319B97BF">
        <w:t xml:space="preserve">and </w:t>
      </w:r>
      <w:r w:rsidR="00B733CF">
        <w:t xml:space="preserve">were more likely to have a chromosomal </w:t>
      </w:r>
      <w:r w:rsidR="00FA7626">
        <w:t>anomaly</w:t>
      </w:r>
      <w:r w:rsidR="006F03B6">
        <w:t xml:space="preserve"> (</w:t>
      </w:r>
      <w:r w:rsidR="0032446E">
        <w:t>T</w:t>
      </w:r>
      <w:r w:rsidR="006F03B6">
        <w:t xml:space="preserve">able 1). </w:t>
      </w:r>
      <w:r w:rsidR="00FF10F8">
        <w:t>Pre-</w:t>
      </w:r>
      <w:r w:rsidR="00E714E4">
        <w:t>ECLS</w:t>
      </w:r>
      <w:r w:rsidR="00FF10F8">
        <w:t xml:space="preserve"> a</w:t>
      </w:r>
      <w:r w:rsidR="009B219E">
        <w:t>rterial blood gas parameters</w:t>
      </w:r>
      <w:r w:rsidR="00354574">
        <w:t xml:space="preserve"> were generally worse for</w:t>
      </w:r>
      <w:r w:rsidR="1FA49261">
        <w:t xml:space="preserve"> infants</w:t>
      </w:r>
      <w:r w:rsidR="00354574">
        <w:t xml:space="preserve"> treated in North American </w:t>
      </w:r>
      <w:r w:rsidR="007B7127">
        <w:t>with a greater frequency of acidosis and hypercarbia (</w:t>
      </w:r>
      <w:r w:rsidR="0032446E">
        <w:t>T</w:t>
      </w:r>
      <w:r w:rsidR="007B7127">
        <w:t xml:space="preserve">able 1). </w:t>
      </w:r>
      <w:r w:rsidR="007E1565">
        <w:t xml:space="preserve">Nitric oxide </w:t>
      </w:r>
      <w:r w:rsidR="00907535">
        <w:t>and vasoactive</w:t>
      </w:r>
      <w:r w:rsidR="00003D26">
        <w:t xml:space="preserve"> drug</w:t>
      </w:r>
      <w:r w:rsidR="00C04F57">
        <w:t>s were</w:t>
      </w:r>
      <w:r w:rsidR="007E1565">
        <w:t xml:space="preserve"> used more frequently in European </w:t>
      </w:r>
      <w:r w:rsidR="00907535">
        <w:t>treated infants</w:t>
      </w:r>
      <w:r w:rsidR="00C04F57">
        <w:t xml:space="preserve"> whilst high frequency ventilation was used less frequently </w:t>
      </w:r>
      <w:r w:rsidR="3471786C">
        <w:t xml:space="preserve">compared to </w:t>
      </w:r>
      <w:r w:rsidR="00C04F57">
        <w:lastRenderedPageBreak/>
        <w:t>th</w:t>
      </w:r>
      <w:r w:rsidR="00B7585A">
        <w:t>ose treated in North America.</w:t>
      </w:r>
      <w:r w:rsidR="000B314A">
        <w:t xml:space="preserve"> </w:t>
      </w:r>
      <w:r w:rsidR="00A5410F">
        <w:t>C</w:t>
      </w:r>
      <w:r w:rsidR="000B314A">
        <w:t xml:space="preserve">ase volume per year </w:t>
      </w:r>
      <w:r w:rsidR="00B90CD3">
        <w:t xml:space="preserve">was </w:t>
      </w:r>
      <w:r w:rsidR="00922BB8">
        <w:t xml:space="preserve">less </w:t>
      </w:r>
      <w:r w:rsidR="00682A3B">
        <w:t xml:space="preserve">in </w:t>
      </w:r>
      <w:r w:rsidR="00AD65CC">
        <w:t>North America</w:t>
      </w:r>
      <w:r w:rsidR="00682A3B">
        <w:t>n</w:t>
      </w:r>
      <w:r w:rsidR="00A5410F">
        <w:t xml:space="preserve"> centres</w:t>
      </w:r>
      <w:r w:rsidR="00AD65CC">
        <w:t xml:space="preserve"> </w:t>
      </w:r>
      <w:r w:rsidR="00907264">
        <w:t>compared to</w:t>
      </w:r>
      <w:r w:rsidR="00126710">
        <w:t xml:space="preserve"> Europe</w:t>
      </w:r>
      <w:r w:rsidR="00A5410F">
        <w:t>an centres</w:t>
      </w:r>
      <w:r w:rsidR="00922BB8">
        <w:t xml:space="preserve"> (4</w:t>
      </w:r>
      <w:r w:rsidR="00907264">
        <w:t xml:space="preserve"> [IQR 2-7, range 1-34] vs </w:t>
      </w:r>
      <w:r w:rsidR="00FE1AEB">
        <w:t>5</w:t>
      </w:r>
      <w:r w:rsidR="00907264">
        <w:t xml:space="preserve"> </w:t>
      </w:r>
      <w:r w:rsidR="00FE1AEB">
        <w:t>[IQR 3-15, range 1-35]</w:t>
      </w:r>
      <w:r w:rsidR="006334D2">
        <w:t xml:space="preserve"> </w:t>
      </w:r>
      <w:r w:rsidR="00907264">
        <w:t>cases per year</w:t>
      </w:r>
      <w:r w:rsidR="006334D2">
        <w:t>, p&lt;0.00</w:t>
      </w:r>
      <w:r w:rsidR="00A5410F">
        <w:t>1).</w:t>
      </w:r>
    </w:p>
    <w:p w14:paraId="722B6833" w14:textId="7FF2F9A2" w:rsidR="001D2189" w:rsidRDefault="00B91298" w:rsidP="001D2189">
      <w:r>
        <w:t xml:space="preserve">The median age at commencing </w:t>
      </w:r>
      <w:r w:rsidR="00E714E4">
        <w:t>ECLS</w:t>
      </w:r>
      <w:r>
        <w:t xml:space="preserve"> was 1 (0-2) da</w:t>
      </w:r>
      <w:r w:rsidR="006828EA">
        <w:t xml:space="preserve">y. </w:t>
      </w:r>
      <w:r w:rsidR="00A616C2">
        <w:t xml:space="preserve">Overall, </w:t>
      </w:r>
      <w:r w:rsidR="00C750F7">
        <w:t>2613</w:t>
      </w:r>
      <w:r w:rsidR="00A616C2">
        <w:t xml:space="preserve"> (</w:t>
      </w:r>
      <w:r w:rsidR="00C750F7">
        <w:t>84.7</w:t>
      </w:r>
      <w:r w:rsidR="00A616C2">
        <w:t xml:space="preserve">%) of infants met the </w:t>
      </w:r>
      <w:r w:rsidR="00BC4181">
        <w:t>ELSO</w:t>
      </w:r>
      <w:r w:rsidR="00F85C56">
        <w:t xml:space="preserve"> criteria for receiving </w:t>
      </w:r>
      <w:r w:rsidR="00E714E4">
        <w:t>ECLS</w:t>
      </w:r>
      <w:r w:rsidR="00F85C56">
        <w:t xml:space="preserve"> whilst </w:t>
      </w:r>
      <w:r w:rsidR="000810AD">
        <w:t>2216</w:t>
      </w:r>
      <w:r w:rsidR="00F85C56">
        <w:t xml:space="preserve"> (</w:t>
      </w:r>
      <w:r w:rsidR="000810AD">
        <w:t>71.8</w:t>
      </w:r>
      <w:r w:rsidR="00F85C56">
        <w:t xml:space="preserve">%) met the </w:t>
      </w:r>
      <w:r w:rsidR="00BC4181">
        <w:t xml:space="preserve">CDH </w:t>
      </w:r>
      <w:r w:rsidR="00617658">
        <w:t>Euro</w:t>
      </w:r>
      <w:r w:rsidR="00F85C56">
        <w:t xml:space="preserve"> criteria. </w:t>
      </w:r>
      <w:r w:rsidR="006B6815">
        <w:t xml:space="preserve">The </w:t>
      </w:r>
      <w:r w:rsidR="00F67328">
        <w:t>CDH Euro criteria</w:t>
      </w:r>
      <w:r w:rsidR="006B6815">
        <w:t xml:space="preserve"> w</w:t>
      </w:r>
      <w:r w:rsidR="00F67328">
        <w:t>ere</w:t>
      </w:r>
      <w:r w:rsidR="006B6815">
        <w:t xml:space="preserve"> met more frequently in North American infants (</w:t>
      </w:r>
      <w:r w:rsidR="0032446E">
        <w:t>T</w:t>
      </w:r>
      <w:r w:rsidR="006B6815">
        <w:t xml:space="preserve">able 2). </w:t>
      </w:r>
      <w:r w:rsidR="006F1E67">
        <w:t xml:space="preserve">North American infants received </w:t>
      </w:r>
      <w:r w:rsidR="00E714E4">
        <w:t>ECLS</w:t>
      </w:r>
      <w:r w:rsidR="006F1E67">
        <w:t xml:space="preserve"> for longer</w:t>
      </w:r>
      <w:r w:rsidR="00783379">
        <w:t xml:space="preserve">, were </w:t>
      </w:r>
      <w:r w:rsidR="006F1E67">
        <w:t xml:space="preserve">more likely to undergo </w:t>
      </w:r>
      <w:proofErr w:type="spellStart"/>
      <w:r w:rsidR="006F1E67">
        <w:t>veno</w:t>
      </w:r>
      <w:proofErr w:type="spellEnd"/>
      <w:r w:rsidR="00783379">
        <w:t xml:space="preserve">-venous cannulation and </w:t>
      </w:r>
      <w:r w:rsidR="00FE5BAE">
        <w:t xml:space="preserve">to </w:t>
      </w:r>
      <w:r w:rsidR="00783379">
        <w:t>have their</w:t>
      </w:r>
      <w:r w:rsidR="001D2189">
        <w:t xml:space="preserve"> CDH</w:t>
      </w:r>
      <w:r w:rsidR="00783379">
        <w:t xml:space="preserve"> repair on </w:t>
      </w:r>
      <w:r w:rsidR="00E714E4">
        <w:t>ECLS</w:t>
      </w:r>
      <w:r w:rsidR="00783379">
        <w:t xml:space="preserve"> </w:t>
      </w:r>
      <w:r w:rsidR="7BF3EEA6">
        <w:t xml:space="preserve">when compared to </w:t>
      </w:r>
      <w:r w:rsidR="001D2189">
        <w:t>European infants</w:t>
      </w:r>
      <w:r w:rsidR="00757F1F">
        <w:t xml:space="preserve"> (</w:t>
      </w:r>
      <w:r w:rsidR="0032446E">
        <w:t>T</w:t>
      </w:r>
      <w:r w:rsidR="00757F1F">
        <w:t>able 2)</w:t>
      </w:r>
      <w:r w:rsidR="001D2189">
        <w:t>.</w:t>
      </w:r>
      <w:r w:rsidR="009874D5">
        <w:t xml:space="preserve"> </w:t>
      </w:r>
      <w:r w:rsidR="00FE09A6">
        <w:t xml:space="preserve">Additionally, North American infants who received </w:t>
      </w:r>
      <w:r w:rsidR="00E714E4">
        <w:t>ECLS</w:t>
      </w:r>
      <w:r w:rsidR="00FE09A6">
        <w:t xml:space="preserve"> post-CDH repair were more likely </w:t>
      </w:r>
      <w:r w:rsidR="00CB6FA9">
        <w:t xml:space="preserve">to undergo </w:t>
      </w:r>
      <w:proofErr w:type="spellStart"/>
      <w:r w:rsidR="00CB6FA9">
        <w:t>veno</w:t>
      </w:r>
      <w:proofErr w:type="spellEnd"/>
      <w:r w:rsidR="00CB6FA9">
        <w:t>-venous cannulation</w:t>
      </w:r>
      <w:r w:rsidR="00873C67">
        <w:t xml:space="preserve"> </w:t>
      </w:r>
      <w:r w:rsidR="00F95E46">
        <w:t xml:space="preserve">than those who underwent CDH repair </w:t>
      </w:r>
      <w:r w:rsidR="001D1FA8">
        <w:t xml:space="preserve">pre or on </w:t>
      </w:r>
      <w:r w:rsidR="00E714E4">
        <w:t>ECLS</w:t>
      </w:r>
      <w:r w:rsidR="001D1FA8">
        <w:t xml:space="preserve"> (</w:t>
      </w:r>
      <w:r w:rsidR="001A763B">
        <w:t xml:space="preserve">16.1% v </w:t>
      </w:r>
      <w:r w:rsidR="00A45695">
        <w:t>9.2% v 6.9%, p&lt;0.001)</w:t>
      </w:r>
      <w:r w:rsidR="00D6720A">
        <w:t xml:space="preserve"> rather than </w:t>
      </w:r>
      <w:r w:rsidR="004679E8">
        <w:t>other methods of cannulation</w:t>
      </w:r>
      <w:r w:rsidR="00A45695">
        <w:t xml:space="preserve">. </w:t>
      </w:r>
      <w:r w:rsidR="009874D5">
        <w:t xml:space="preserve">Of note, approximately 13% of infants never underwent CDH repair despite treatment with </w:t>
      </w:r>
      <w:r w:rsidR="00E714E4">
        <w:t>ECLS</w:t>
      </w:r>
      <w:r w:rsidR="009874D5">
        <w:t xml:space="preserve"> (similar proportion in North America and Europe).</w:t>
      </w:r>
    </w:p>
    <w:p w14:paraId="511314D6" w14:textId="0F65EA52" w:rsidR="00491E17" w:rsidRDefault="0076423B" w:rsidP="0013720B">
      <w:r>
        <w:t xml:space="preserve">Mortality </w:t>
      </w:r>
      <w:r w:rsidR="00EB57AF">
        <w:t xml:space="preserve">and the development of any complication </w:t>
      </w:r>
      <w:r>
        <w:t>w</w:t>
      </w:r>
      <w:r w:rsidR="00EB57AF">
        <w:t>ere</w:t>
      </w:r>
      <w:r>
        <w:t xml:space="preserve"> experienced more frequently in North American infants </w:t>
      </w:r>
      <w:r w:rsidR="00EB57AF">
        <w:t>while length of stay was also longer</w:t>
      </w:r>
      <w:r w:rsidR="00BA2BB3">
        <w:t xml:space="preserve"> (</w:t>
      </w:r>
      <w:r w:rsidR="0032446E">
        <w:t>T</w:t>
      </w:r>
      <w:r w:rsidR="00FF3388">
        <w:t>able 3)</w:t>
      </w:r>
      <w:r w:rsidR="00EB57AF">
        <w:t>.</w:t>
      </w:r>
      <w:r w:rsidR="009542BC">
        <w:t xml:space="preserve"> </w:t>
      </w:r>
      <w:r w:rsidR="00A732C2">
        <w:t>Frequency of severe neurol</w:t>
      </w:r>
      <w:r w:rsidR="0095341D">
        <w:t>ogical injury and infants who had a positive blood culture were similar between group</w:t>
      </w:r>
      <w:r w:rsidR="00BD6A98">
        <w:t>s (</w:t>
      </w:r>
      <w:r w:rsidR="0032446E">
        <w:t>T</w:t>
      </w:r>
      <w:r w:rsidR="00BD6A98">
        <w:t>able 3)</w:t>
      </w:r>
      <w:r w:rsidR="0095341D">
        <w:t>.</w:t>
      </w:r>
      <w:r w:rsidR="009542BC">
        <w:t xml:space="preserve"> </w:t>
      </w:r>
      <w:r w:rsidR="00CF223F">
        <w:t xml:space="preserve"> </w:t>
      </w:r>
      <w:r w:rsidR="00A049D5">
        <w:t xml:space="preserve">Propensity score matching resulted in good covariate balance between infants treated in North American and European centres demonstrated by overlap </w:t>
      </w:r>
      <w:r w:rsidR="00182533">
        <w:t>of</w:t>
      </w:r>
      <w:r w:rsidR="00A049D5">
        <w:t xml:space="preserve"> cumulative propensity score distributions (</w:t>
      </w:r>
      <w:r w:rsidR="00182533">
        <w:t>f</w:t>
      </w:r>
      <w:r w:rsidR="00A049D5">
        <w:t>igure 1) and reduction in standardised mean differences post-matching (</w:t>
      </w:r>
      <w:r w:rsidR="00182533">
        <w:t>f</w:t>
      </w:r>
      <w:r w:rsidR="00A049D5">
        <w:t>igure 2).</w:t>
      </w:r>
      <w:r w:rsidR="00182533">
        <w:t xml:space="preserve"> </w:t>
      </w:r>
      <w:r w:rsidR="001220EE">
        <w:t xml:space="preserve">Following matching 56 </w:t>
      </w:r>
      <w:r w:rsidR="00441D0A">
        <w:t xml:space="preserve">infants were excluded as they fell outside of the prespecified </w:t>
      </w:r>
      <w:proofErr w:type="spellStart"/>
      <w:r w:rsidR="00441D0A">
        <w:t>caliper</w:t>
      </w:r>
      <w:proofErr w:type="spellEnd"/>
      <w:r w:rsidR="00441D0A">
        <w:t xml:space="preserve"> (0.1). </w:t>
      </w:r>
      <w:r w:rsidR="003278FB">
        <w:t>After propensity</w:t>
      </w:r>
      <w:r w:rsidR="008D0A6E">
        <w:t xml:space="preserve"> matching,</w:t>
      </w:r>
      <w:r w:rsidR="003278FB">
        <w:t xml:space="preserve"> </w:t>
      </w:r>
      <w:r w:rsidR="003179EE">
        <w:t xml:space="preserve">mortality was similar </w:t>
      </w:r>
      <w:r w:rsidR="5D9BE34B">
        <w:t xml:space="preserve">between groups </w:t>
      </w:r>
      <w:r w:rsidR="003179EE">
        <w:t>(OR 1.02 [0.79 to 1.31]</w:t>
      </w:r>
      <w:r w:rsidR="00063078">
        <w:t>,</w:t>
      </w:r>
      <w:r w:rsidR="003179EE">
        <w:t xml:space="preserve"> p=0.88)</w:t>
      </w:r>
      <w:r w:rsidR="00063078">
        <w:t xml:space="preserve"> however development of any complication was more likely </w:t>
      </w:r>
      <w:r w:rsidR="00072FDA">
        <w:t xml:space="preserve">(OR 1.82 [1.40 to 2.36], p&lt;0.001) </w:t>
      </w:r>
      <w:r w:rsidR="00063078">
        <w:t>for North American infants</w:t>
      </w:r>
      <w:r w:rsidR="00072FDA">
        <w:t xml:space="preserve"> and length of stay was longer</w:t>
      </w:r>
      <w:r w:rsidR="00836CC6">
        <w:t xml:space="preserve"> (mean </w:t>
      </w:r>
      <w:r w:rsidR="00E31663">
        <w:t xml:space="preserve">difference of </w:t>
      </w:r>
      <w:r w:rsidR="008D0A6E">
        <w:t>(</w:t>
      </w:r>
      <w:r w:rsidR="00836CC6">
        <w:t xml:space="preserve">38.8 </w:t>
      </w:r>
      <w:r w:rsidR="00E31663">
        <w:t>[</w:t>
      </w:r>
      <w:r w:rsidR="00836CC6">
        <w:t>29.1 to 48.6</w:t>
      </w:r>
      <w:r w:rsidR="00E31663">
        <w:t>] days, p&lt;0.001)</w:t>
      </w:r>
      <w:r w:rsidR="00072FDA">
        <w:t xml:space="preserve"> compared to European infants.</w:t>
      </w:r>
      <w:r w:rsidR="00FD0EF0">
        <w:t xml:space="preserve"> </w:t>
      </w:r>
      <w:r w:rsidR="005D4235">
        <w:t>When the</w:t>
      </w:r>
      <w:r w:rsidR="00FE3257">
        <w:t xml:space="preserve"> same analyses were undertaken with adjustment post propensity score matching </w:t>
      </w:r>
      <w:r w:rsidR="005D4235">
        <w:t>for other treatment related variables findings were similar (</w:t>
      </w:r>
      <w:r w:rsidR="000E735A">
        <w:t xml:space="preserve">table 4). </w:t>
      </w:r>
      <w:r w:rsidR="009E4B66">
        <w:t xml:space="preserve">Outcomes were </w:t>
      </w:r>
      <w:r w:rsidR="000E735A">
        <w:t xml:space="preserve">also </w:t>
      </w:r>
      <w:r w:rsidR="009E4B66">
        <w:t xml:space="preserve">similar when excluding infants treated </w:t>
      </w:r>
      <w:r w:rsidR="000E735A">
        <w:t>at</w:t>
      </w:r>
      <w:r w:rsidR="002214C3">
        <w:t xml:space="preserve"> centres within the lowest quartile for case volume per year which was </w:t>
      </w:r>
      <w:r w:rsidR="009311B1">
        <w:t>2 or fewer cases per year (</w:t>
      </w:r>
      <w:r w:rsidR="0032446E">
        <w:t>S</w:t>
      </w:r>
      <w:r w:rsidR="009311B1">
        <w:t xml:space="preserve">upplementary </w:t>
      </w:r>
      <w:r w:rsidR="0032446E">
        <w:t>T</w:t>
      </w:r>
      <w:r w:rsidR="009311B1">
        <w:t>able S1)</w:t>
      </w:r>
      <w:r w:rsidR="002D2357">
        <w:t xml:space="preserve"> and for </w:t>
      </w:r>
      <w:r w:rsidR="00E63EF3">
        <w:t xml:space="preserve">only centres in the highest quartile </w:t>
      </w:r>
      <w:r w:rsidR="00130CC4">
        <w:t>for case volume per year which was 6 or more cases per year (</w:t>
      </w:r>
      <w:r w:rsidR="0032446E">
        <w:t>S</w:t>
      </w:r>
      <w:r w:rsidR="00130CC4">
        <w:t xml:space="preserve">upplementary </w:t>
      </w:r>
      <w:r w:rsidR="0032446E">
        <w:t>T</w:t>
      </w:r>
      <w:r w:rsidR="00130CC4">
        <w:t>able S2)</w:t>
      </w:r>
      <w:r w:rsidR="009311B1">
        <w:t>.</w:t>
      </w:r>
    </w:p>
    <w:p w14:paraId="45E3A71A" w14:textId="37BFFFD3" w:rsidR="00B93C4D" w:rsidRPr="00905E63" w:rsidRDefault="00B93C4D" w:rsidP="00B93C4D">
      <w:pPr>
        <w:pStyle w:val="Heading1"/>
      </w:pPr>
      <w:r w:rsidRPr="00905E63">
        <w:t>Discussion</w:t>
      </w:r>
    </w:p>
    <w:p w14:paraId="21E5B038" w14:textId="5C7811B6" w:rsidR="00A37056" w:rsidRDefault="004A2CB8" w:rsidP="00A37056">
      <w:r>
        <w:t xml:space="preserve">This study </w:t>
      </w:r>
      <w:r w:rsidR="00BD7047">
        <w:t xml:space="preserve">has found important differences </w:t>
      </w:r>
      <w:r w:rsidR="004E0F0A">
        <w:t xml:space="preserve">in practice and outcomes for infants </w:t>
      </w:r>
      <w:r w:rsidR="00057342">
        <w:t xml:space="preserve">with CDH </w:t>
      </w:r>
      <w:r w:rsidR="004E0F0A">
        <w:t xml:space="preserve">treated with </w:t>
      </w:r>
      <w:r w:rsidR="00E714E4">
        <w:t>ECLS</w:t>
      </w:r>
      <w:r w:rsidR="00057342">
        <w:t xml:space="preserve"> in North America and Europe. </w:t>
      </w:r>
      <w:r w:rsidR="00757F1F">
        <w:t xml:space="preserve">Despite similar demographics at birth, infants </w:t>
      </w:r>
      <w:r w:rsidR="009578E2">
        <w:t xml:space="preserve">treated in North American centres had </w:t>
      </w:r>
      <w:r w:rsidR="009146A1">
        <w:t xml:space="preserve">worse physiological parameters at time of starting </w:t>
      </w:r>
      <w:r w:rsidR="00E714E4">
        <w:t>ECLS</w:t>
      </w:r>
      <w:r w:rsidR="009146A1">
        <w:t xml:space="preserve"> suggesting they were more unwell</w:t>
      </w:r>
      <w:r w:rsidR="00396590">
        <w:t xml:space="preserve">. </w:t>
      </w:r>
      <w:r w:rsidR="002315DB">
        <w:t>Despite this</w:t>
      </w:r>
      <w:r w:rsidR="00307CE6">
        <w:t>,</w:t>
      </w:r>
      <w:r w:rsidR="002315DB">
        <w:t xml:space="preserve"> </w:t>
      </w:r>
      <w:r w:rsidR="00E62F18">
        <w:t>vasoactive</w:t>
      </w:r>
      <w:r w:rsidR="00757F1F">
        <w:t xml:space="preserve"> drug</w:t>
      </w:r>
      <w:r w:rsidR="00E62F18">
        <w:t>s</w:t>
      </w:r>
      <w:r w:rsidR="002315DB">
        <w:t xml:space="preserve"> and </w:t>
      </w:r>
      <w:r w:rsidR="00E62F18">
        <w:t xml:space="preserve">nitric oxide were used less frequently in </w:t>
      </w:r>
      <w:r w:rsidR="00A37056">
        <w:t>North American infants</w:t>
      </w:r>
      <w:r w:rsidR="004B3FA7">
        <w:t>, VV cannulation was used more frequently</w:t>
      </w:r>
      <w:r w:rsidR="00C36312">
        <w:t xml:space="preserve">, particularly for those who received </w:t>
      </w:r>
      <w:r w:rsidR="00E714E4">
        <w:lastRenderedPageBreak/>
        <w:t>ECLS</w:t>
      </w:r>
      <w:r w:rsidR="00C36312">
        <w:t xml:space="preserve"> post CDH repair,</w:t>
      </w:r>
      <w:r w:rsidR="004B3FA7">
        <w:t xml:space="preserve"> and </w:t>
      </w:r>
      <w:r w:rsidR="00AF25CC">
        <w:t xml:space="preserve">duration of </w:t>
      </w:r>
      <w:r w:rsidR="00E714E4">
        <w:t>ECLS</w:t>
      </w:r>
      <w:r w:rsidR="00AF25CC">
        <w:t xml:space="preserve"> was longer. </w:t>
      </w:r>
      <w:r w:rsidR="004A18A0">
        <w:t>After adjusting for this variation</w:t>
      </w:r>
      <w:r w:rsidR="00FD7D78">
        <w:t>, mortality was similar between continents however complications were experienced more frequently in North America and length of stay was greater.</w:t>
      </w:r>
    </w:p>
    <w:p w14:paraId="0DAB2303" w14:textId="0B96EF6E" w:rsidR="00FD7D78" w:rsidRDefault="00063C8A" w:rsidP="00347DFD">
      <w:r>
        <w:t xml:space="preserve">There are published criteria in both North America and Europe to guide indications for </w:t>
      </w:r>
      <w:r w:rsidR="00E714E4">
        <w:t>ECLS</w:t>
      </w:r>
      <w:r>
        <w:t xml:space="preserve"> in CDH</w:t>
      </w:r>
      <w:r w:rsidR="0027089C">
        <w:t xml:space="preserve"> </w:t>
      </w:r>
      <w:r w:rsidR="0000043E">
        <w:t xml:space="preserve">which include </w:t>
      </w:r>
      <w:r w:rsidR="00163B11">
        <w:t>ventilatory support</w:t>
      </w:r>
      <w:r w:rsidR="0000043E">
        <w:t xml:space="preserve">, </w:t>
      </w:r>
      <w:r w:rsidR="00D02C18">
        <w:t xml:space="preserve">blood gas </w:t>
      </w:r>
      <w:r w:rsidR="0000043E">
        <w:t>findings</w:t>
      </w:r>
      <w:r w:rsidR="00B362DF">
        <w:t xml:space="preserve"> and</w:t>
      </w:r>
      <w:r w:rsidR="0000043E">
        <w:t xml:space="preserve"> invasive monitoring</w:t>
      </w:r>
      <w:r w:rsidR="00762ECF">
        <w:t xml:space="preserve"> </w:t>
      </w:r>
      <w:r w:rsidR="00B362DF">
        <w:t>findings</w:t>
      </w:r>
      <w:r w:rsidR="00CE7385">
        <w:t>.</w:t>
      </w:r>
      <w:r w:rsidR="007752AE">
        <w:fldChar w:fldCharType="begin">
          <w:fldData xml:space="preserve">PEVuZE5vdGU+PENpdGU+PEF1dGhvcj5HdW5lcjwvQXV0aG9yPjxZZWFyPjIwMjE8L1llYXI+PFJl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</w:fldData>
        </w:fldChar>
      </w:r>
      <w:r w:rsidR="007752AE">
        <w:instrText xml:space="preserve"> ADDIN EN.CITE </w:instrText>
      </w:r>
      <w:r w:rsidR="007752AE">
        <w:fldChar w:fldCharType="begin">
          <w:fldData xml:space="preserve">PEVuZE5vdGU+PENpdGU+PEF1dGhvcj5HdW5lcjwvQXV0aG9yPjxZZWFyPjIwMjE8L1llYXI+PFJl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</w:fldData>
        </w:fldChar>
      </w:r>
      <w:r w:rsidR="007752AE">
        <w:instrText xml:space="preserve"> ADDIN EN.CITE.DATA </w:instrText>
      </w:r>
      <w:r w:rsidR="007752AE">
        <w:fldChar w:fldCharType="end"/>
      </w:r>
      <w:r w:rsidR="007752AE">
        <w:fldChar w:fldCharType="separate"/>
      </w:r>
      <w:r w:rsidR="007752AE">
        <w:rPr>
          <w:noProof/>
        </w:rPr>
        <w:t>(12, 13)</w:t>
      </w:r>
      <w:r w:rsidR="007752AE">
        <w:fldChar w:fldCharType="end"/>
      </w:r>
      <w:r w:rsidR="00CE7385">
        <w:t xml:space="preserve"> </w:t>
      </w:r>
      <w:r w:rsidR="005D2240">
        <w:t>Most infants</w:t>
      </w:r>
      <w:r w:rsidR="003E329B">
        <w:t xml:space="preserve"> in this current study met these criteria </w:t>
      </w:r>
      <w:r w:rsidR="00FA2D6B">
        <w:t>however some did not, particular with the slightly stricter CDH Euro guidance</w:t>
      </w:r>
      <w:r w:rsidR="0027214F">
        <w:t xml:space="preserve"> which also d</w:t>
      </w:r>
      <w:r w:rsidR="0072677B">
        <w:t>iffered between each continent</w:t>
      </w:r>
      <w:r w:rsidR="00FA2D6B">
        <w:t xml:space="preserve">. This suggests that </w:t>
      </w:r>
      <w:r w:rsidR="18D54B64">
        <w:t>additional</w:t>
      </w:r>
      <w:r w:rsidR="00E01731">
        <w:t xml:space="preserve"> criteria are guiding decision-making surrounding </w:t>
      </w:r>
      <w:r w:rsidR="00E714E4">
        <w:t>ECLS</w:t>
      </w:r>
      <w:r w:rsidR="0093214D">
        <w:t xml:space="preserve"> which might include use of echocardiography parameters </w:t>
      </w:r>
      <w:r w:rsidR="00D45297">
        <w:t xml:space="preserve">or more nuanced </w:t>
      </w:r>
      <w:r w:rsidR="00124DB7">
        <w:t>decision-making guided by specific situations.</w:t>
      </w:r>
      <w:r w:rsidR="00367E90">
        <w:t xml:space="preserve"> </w:t>
      </w:r>
      <w:r w:rsidR="00C47013">
        <w:t>Moreover, there was a higher rate of assoc</w:t>
      </w:r>
      <w:r w:rsidR="00D057C7">
        <w:t>iated chromosomal anomal</w:t>
      </w:r>
      <w:r w:rsidR="006D70DA">
        <w:t>ies</w:t>
      </w:r>
      <w:r w:rsidR="00D057C7">
        <w:t xml:space="preserve"> in North American infants </w:t>
      </w:r>
      <w:r w:rsidR="006A4193">
        <w:t xml:space="preserve">indicating there may be different approaches </w:t>
      </w:r>
      <w:r w:rsidR="00990DC6">
        <w:t xml:space="preserve">when considering contraindications to </w:t>
      </w:r>
      <w:r w:rsidR="00E714E4">
        <w:t>ECLS</w:t>
      </w:r>
      <w:r w:rsidR="00990DC6">
        <w:t xml:space="preserve"> use. </w:t>
      </w:r>
      <w:proofErr w:type="gramStart"/>
      <w:r w:rsidR="00367E90">
        <w:t>In order to</w:t>
      </w:r>
      <w:proofErr w:type="gramEnd"/>
      <w:r w:rsidR="00367E90">
        <w:t xml:space="preserve"> robustly compare outcomes of </w:t>
      </w:r>
      <w:r w:rsidR="00E714E4">
        <w:t>ECLS</w:t>
      </w:r>
      <w:r w:rsidR="00367E90">
        <w:t xml:space="preserve"> use in CDH it is </w:t>
      </w:r>
      <w:r w:rsidR="009E16AB">
        <w:t xml:space="preserve">important that </w:t>
      </w:r>
      <w:r w:rsidR="00911999">
        <w:t xml:space="preserve">indications for use are standardised. </w:t>
      </w:r>
    </w:p>
    <w:p w14:paraId="37DF7B3F" w14:textId="6B34A611" w:rsidR="00581538" w:rsidRDefault="00A33792" w:rsidP="009A68F5">
      <w:r>
        <w:t xml:space="preserve">Some fundamental differences in management approach </w:t>
      </w:r>
      <w:r w:rsidR="00360145">
        <w:t xml:space="preserve">were detected in this current study. </w:t>
      </w:r>
      <w:r w:rsidR="003D077C">
        <w:t xml:space="preserve">The </w:t>
      </w:r>
      <w:r w:rsidR="009874D5">
        <w:t xml:space="preserve">lower </w:t>
      </w:r>
      <w:r w:rsidR="00D40FA5">
        <w:t>use of v</w:t>
      </w:r>
      <w:r w:rsidR="00360145">
        <w:t>asoactive</w:t>
      </w:r>
      <w:r w:rsidR="00DB2102">
        <w:t xml:space="preserve"> drug</w:t>
      </w:r>
      <w:r w:rsidR="00360145">
        <w:t xml:space="preserve">s </w:t>
      </w:r>
      <w:r w:rsidR="003D077C">
        <w:t xml:space="preserve">and nitric oxide </w:t>
      </w:r>
      <w:r w:rsidR="00D40FA5">
        <w:t xml:space="preserve">at time of starting </w:t>
      </w:r>
      <w:r w:rsidR="00E714E4">
        <w:t>ECLS</w:t>
      </w:r>
      <w:r w:rsidR="00D40FA5">
        <w:t xml:space="preserve"> i</w:t>
      </w:r>
      <w:r w:rsidR="003D077C">
        <w:t xml:space="preserve">n North American </w:t>
      </w:r>
      <w:r w:rsidR="00D40FA5">
        <w:t xml:space="preserve">infants </w:t>
      </w:r>
      <w:r w:rsidR="00C67389">
        <w:t>could be due to various reasons.</w:t>
      </w:r>
      <w:r w:rsidR="00602C47">
        <w:t xml:space="preserve"> This could suggest that infants we</w:t>
      </w:r>
      <w:r w:rsidR="001B07A1">
        <w:t>re general</w:t>
      </w:r>
      <w:r w:rsidR="00FE5BAE">
        <w:t>ly</w:t>
      </w:r>
      <w:r w:rsidR="001B07A1">
        <w:t xml:space="preserve"> less sick requiring less physiological support, however the other physiological parameters measured would contradict this. </w:t>
      </w:r>
      <w:r w:rsidR="000A6378">
        <w:t xml:space="preserve">Alternatively, given the larger number of centres providing </w:t>
      </w:r>
      <w:r w:rsidR="00E714E4">
        <w:t>ECLS</w:t>
      </w:r>
      <w:r w:rsidR="000A6378">
        <w:t xml:space="preserve"> in North America</w:t>
      </w:r>
      <w:r w:rsidR="00B20A2E">
        <w:t xml:space="preserve"> </w:t>
      </w:r>
      <w:r w:rsidR="000A6378">
        <w:t xml:space="preserve">this could represent better access to </w:t>
      </w:r>
      <w:r w:rsidR="00E714E4">
        <w:t>ECLS</w:t>
      </w:r>
      <w:r w:rsidR="000A6378">
        <w:t xml:space="preserve"> hence </w:t>
      </w:r>
      <w:r w:rsidR="007B1F5D">
        <w:t>these non-</w:t>
      </w:r>
      <w:r w:rsidR="00E714E4">
        <w:t>ECLS</w:t>
      </w:r>
      <w:r w:rsidR="007B1F5D">
        <w:t xml:space="preserve"> adjuncts were not started in infants who were able to start </w:t>
      </w:r>
      <w:r w:rsidR="00E714E4">
        <w:t>ECLS</w:t>
      </w:r>
      <w:r w:rsidR="007B1F5D">
        <w:t xml:space="preserve"> rapidly.</w:t>
      </w:r>
      <w:r w:rsidR="009A7C72">
        <w:t xml:space="preserve"> </w:t>
      </w:r>
      <w:r w:rsidR="00D90F10" w:rsidRPr="00D90F10">
        <w:t xml:space="preserve"> </w:t>
      </w:r>
      <w:r w:rsidR="00D90F10">
        <w:t xml:space="preserve">It may, however, simply reflect different approaches to intensive care medicine between the two continents. Previous research has attempted to define any benefit from early commencement of </w:t>
      </w:r>
      <w:r w:rsidR="00E714E4">
        <w:t>ECLS</w:t>
      </w:r>
      <w:r w:rsidR="00D90F10">
        <w:t xml:space="preserve"> in CDH, however interpreting findings from observational study in this area is difficult as infants with the most severe disease tend to commence </w:t>
      </w:r>
      <w:r w:rsidR="00E714E4">
        <w:t>ECLS</w:t>
      </w:r>
      <w:r w:rsidR="00D90F10">
        <w:t xml:space="preserve"> earlier than those who are initially more stable, creating a significant confounding factor.</w:t>
      </w:r>
      <w:r w:rsidR="00D90F10">
        <w:fldChar w:fldCharType="begin">
          <w:fldData xml:space="preserve">PEVuZE5vdGU+PENpdGU+PEF1dGhvcj5XZWdlbGU8L0F1dGhvcj48WWVhcj4yMDIyPC9ZZWFyPjxS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</w:fldData>
        </w:fldChar>
      </w:r>
      <w:r w:rsidR="00D90F10">
        <w:instrText xml:space="preserve"> ADDIN EN.CITE </w:instrText>
      </w:r>
      <w:r w:rsidR="00D90F10">
        <w:fldChar w:fldCharType="begin">
          <w:fldData xml:space="preserve">PEVuZE5vdGU+PENpdGU+PEF1dGhvcj5XZWdlbGU8L0F1dGhvcj48WWVhcj4yMDIyPC9ZZWFyPjxS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</w:fldData>
        </w:fldChar>
      </w:r>
      <w:r w:rsidR="00D90F10">
        <w:instrText xml:space="preserve"> ADDIN EN.CITE.DATA </w:instrText>
      </w:r>
      <w:r w:rsidR="00D90F10">
        <w:fldChar w:fldCharType="end"/>
      </w:r>
      <w:r w:rsidR="00D90F10">
        <w:fldChar w:fldCharType="separate"/>
      </w:r>
      <w:r w:rsidR="00D90F10">
        <w:rPr>
          <w:noProof/>
        </w:rPr>
        <w:t>(18)</w:t>
      </w:r>
      <w:r w:rsidR="00D90F10">
        <w:fldChar w:fldCharType="end"/>
      </w:r>
      <w:r w:rsidR="00D90F10">
        <w:t xml:space="preserve"> </w:t>
      </w:r>
      <w:r w:rsidR="00B052DA">
        <w:t xml:space="preserve"> </w:t>
      </w:r>
      <w:r w:rsidR="00CE40D3">
        <w:t xml:space="preserve">There is also suggestion in this study that perinatal care differs between each continent </w:t>
      </w:r>
      <w:r w:rsidR="007E7065">
        <w:t xml:space="preserve">as birth </w:t>
      </w:r>
      <w:r w:rsidR="003768C9">
        <w:t>characteristics</w:t>
      </w:r>
      <w:r w:rsidR="007E7065">
        <w:t xml:space="preserve"> are </w:t>
      </w:r>
      <w:r w:rsidR="003768C9">
        <w:t>broadly</w:t>
      </w:r>
      <w:r w:rsidR="007E7065">
        <w:t xml:space="preserve"> similar yet, at time of commencing </w:t>
      </w:r>
      <w:r w:rsidR="00E714E4">
        <w:t>ECLS</w:t>
      </w:r>
      <w:r w:rsidR="007E7065">
        <w:t xml:space="preserve">, infants treated in North America appear </w:t>
      </w:r>
      <w:r w:rsidR="003768C9">
        <w:t>less physiologically stable.</w:t>
      </w:r>
      <w:r w:rsidR="00357CFD">
        <w:t xml:space="preserve"> </w:t>
      </w:r>
      <w:r w:rsidR="00BA6A6B">
        <w:t xml:space="preserve">Differences were also seen in the cannulation method, with greater </w:t>
      </w:r>
      <w:proofErr w:type="spellStart"/>
      <w:r w:rsidR="00614540">
        <w:t>veno</w:t>
      </w:r>
      <w:proofErr w:type="spellEnd"/>
      <w:r w:rsidR="00614540">
        <w:t>-venous</w:t>
      </w:r>
      <w:r w:rsidR="00470581">
        <w:t xml:space="preserve"> cannulation</w:t>
      </w:r>
      <w:r w:rsidR="00BA6A6B">
        <w:t xml:space="preserve"> </w:t>
      </w:r>
      <w:r w:rsidR="00470581">
        <w:t xml:space="preserve">rates </w:t>
      </w:r>
      <w:r w:rsidR="00BA6A6B">
        <w:t xml:space="preserve">in NA centres. </w:t>
      </w:r>
      <w:proofErr w:type="gramStart"/>
      <w:r w:rsidR="00602822">
        <w:t>A number of</w:t>
      </w:r>
      <w:proofErr w:type="gramEnd"/>
      <w:r w:rsidR="00602822">
        <w:t xml:space="preserve"> reasons could explain this difference such as </w:t>
      </w:r>
      <w:r w:rsidR="00D6522D">
        <w:t>clinician preference, cannula availability</w:t>
      </w:r>
      <w:r w:rsidR="00602822">
        <w:t xml:space="preserve"> </w:t>
      </w:r>
      <w:r w:rsidR="006454BE">
        <w:t xml:space="preserve">or </w:t>
      </w:r>
      <w:proofErr w:type="gramStart"/>
      <w:r w:rsidR="006454BE">
        <w:t>centre based</w:t>
      </w:r>
      <w:proofErr w:type="gramEnd"/>
      <w:r w:rsidR="006454BE">
        <w:t xml:space="preserve"> practice.</w:t>
      </w:r>
    </w:p>
    <w:p w14:paraId="3FA44B25" w14:textId="152072A0" w:rsidR="00B052DA" w:rsidRDefault="00B052DA" w:rsidP="009A68F5">
      <w:r>
        <w:t xml:space="preserve">Timing of CDH repair varied between </w:t>
      </w:r>
      <w:r w:rsidR="00E406CD">
        <w:t xml:space="preserve">continents </w:t>
      </w:r>
      <w:r w:rsidR="4868553A">
        <w:t>with</w:t>
      </w:r>
      <w:r w:rsidR="00E406CD">
        <w:t xml:space="preserve"> over half of infants in North America </w:t>
      </w:r>
      <w:r w:rsidR="00D51ECA">
        <w:t xml:space="preserve">receiving </w:t>
      </w:r>
      <w:r w:rsidR="00E714E4">
        <w:t>ECLS</w:t>
      </w:r>
      <w:r w:rsidR="00D51ECA">
        <w:t xml:space="preserve"> </w:t>
      </w:r>
      <w:r w:rsidR="00A00837">
        <w:t>undergoing repair before decannulation</w:t>
      </w:r>
      <w:r w:rsidR="00E406CD">
        <w:t>.</w:t>
      </w:r>
      <w:r w:rsidR="00581538">
        <w:t xml:space="preserve"> </w:t>
      </w:r>
      <w:r w:rsidR="43CB5D10">
        <w:t>Previous</w:t>
      </w:r>
      <w:r w:rsidR="4E646E5A">
        <w:t xml:space="preserve"> analysis of timing </w:t>
      </w:r>
      <w:r w:rsidR="00A00837">
        <w:t>of surgery (</w:t>
      </w:r>
      <w:r w:rsidR="4E646E5A">
        <w:t xml:space="preserve">on </w:t>
      </w:r>
      <w:r w:rsidR="00E714E4">
        <w:t>ECLS</w:t>
      </w:r>
      <w:r w:rsidR="4E646E5A">
        <w:t xml:space="preserve"> o</w:t>
      </w:r>
      <w:r w:rsidR="006865DA">
        <w:t>r</w:t>
      </w:r>
      <w:r w:rsidR="4E646E5A">
        <w:t xml:space="preserve"> </w:t>
      </w:r>
      <w:r w:rsidR="001B6BA0">
        <w:t>a</w:t>
      </w:r>
      <w:r w:rsidR="4E646E5A">
        <w:t xml:space="preserve">fter </w:t>
      </w:r>
      <w:r w:rsidR="00E714E4">
        <w:t>ECLS</w:t>
      </w:r>
      <w:r w:rsidR="4E646E5A">
        <w:t xml:space="preserve"> </w:t>
      </w:r>
      <w:r w:rsidR="58711F4E">
        <w:t>has</w:t>
      </w:r>
      <w:r w:rsidR="4E646E5A">
        <w:t xml:space="preserve"> been </w:t>
      </w:r>
      <w:r w:rsidR="003C388B">
        <w:t>reported</w:t>
      </w:r>
      <w:r w:rsidR="6BCEB8FE">
        <w:t xml:space="preserve"> in </w:t>
      </w:r>
      <w:r w:rsidR="00581538">
        <w:t>a recent ELSO study also using propensity match</w:t>
      </w:r>
      <w:r w:rsidR="3868E369">
        <w:t>ing</w:t>
      </w:r>
      <w:r w:rsidR="006865DA">
        <w:t>.</w:t>
      </w:r>
      <w:r w:rsidR="00D77BAA">
        <w:t xml:space="preserve"> </w:t>
      </w:r>
      <w:r w:rsidR="006865DA">
        <w:t xml:space="preserve">This found </w:t>
      </w:r>
      <w:r w:rsidR="00EB21FF">
        <w:t>significant</w:t>
      </w:r>
      <w:r w:rsidR="006503B4">
        <w:t>ly l</w:t>
      </w:r>
      <w:r w:rsidR="5DBFE9E5">
        <w:t>ower</w:t>
      </w:r>
      <w:r w:rsidR="006503B4">
        <w:t xml:space="preserve"> mortality when repair of CDH occurred following </w:t>
      </w:r>
      <w:r w:rsidR="00E714E4">
        <w:t>ECLS</w:t>
      </w:r>
      <w:r w:rsidR="006503B4">
        <w:t>.</w:t>
      </w:r>
      <w:r>
        <w:fldChar w:fldCharType="begin">
          <w:fldData xml:space="preserve">PEVuZE5vdGU+PENpdGU+PEF1dGhvcj5EZWxhcGxhaW48L0F1dGhvcj48WWVhcj4yMDE5PC9ZZWFy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</w:fldData>
        </w:fldChar>
      </w:r>
      <w:r w:rsidR="00E00D11">
        <w:instrText xml:space="preserve"> ADDIN EN.CITE </w:instrText>
      </w:r>
      <w:r w:rsidR="00E00D11">
        <w:fldChar w:fldCharType="begin">
          <w:fldData xml:space="preserve">PEVuZE5vdGU+PENpdGU+PEF1dGhvcj5EZWxhcGxhaW48L0F1dGhvcj48WWVhcj4yMDE5PC9ZZWFy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</w:fldData>
        </w:fldChar>
      </w:r>
      <w:r w:rsidR="00E00D11">
        <w:instrText xml:space="preserve"> ADDIN EN.CITE.DATA </w:instrText>
      </w:r>
      <w:r w:rsidR="00E00D11">
        <w:fldChar w:fldCharType="end"/>
      </w:r>
      <w:r>
        <w:fldChar w:fldCharType="separate"/>
      </w:r>
      <w:r w:rsidR="00E00D11">
        <w:rPr>
          <w:noProof/>
        </w:rPr>
        <w:t>(19)</w:t>
      </w:r>
      <w:r>
        <w:fldChar w:fldCharType="end"/>
      </w:r>
      <w:r w:rsidR="00CB4986">
        <w:t xml:space="preserve"> </w:t>
      </w:r>
      <w:r w:rsidR="005804C2">
        <w:t xml:space="preserve">Other </w:t>
      </w:r>
      <w:r w:rsidR="00CD0598">
        <w:t xml:space="preserve">smaller studies </w:t>
      </w:r>
      <w:r w:rsidR="4225FBDD">
        <w:t>provide conflicting data</w:t>
      </w:r>
      <w:r>
        <w:fldChar w:fldCharType="begin">
          <w:fldData xml:space="preserve">PEVuZE5vdGU+PENpdGU+PEF1dGhvcj5GYWxsb248L0F1dGhvcj48WWVhcj4yMDEzPC9ZZWFyPjxS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==
</w:fldData>
        </w:fldChar>
      </w:r>
      <w:r w:rsidR="00E00D11">
        <w:instrText xml:space="preserve"> ADDIN EN.CITE </w:instrText>
      </w:r>
      <w:r w:rsidR="00E00D11">
        <w:fldChar w:fldCharType="begin">
          <w:fldData xml:space="preserve">PEVuZE5vdGU+PENpdGU+PEF1dGhvcj5GYWxsb248L0F1dGhvcj48WWVhcj4yMDEzPC9ZZWFyPjxS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==
</w:fldData>
        </w:fldChar>
      </w:r>
      <w:r w:rsidR="00E00D11">
        <w:instrText xml:space="preserve"> ADDIN EN.CITE.DATA </w:instrText>
      </w:r>
      <w:r w:rsidR="00E00D11">
        <w:fldChar w:fldCharType="end"/>
      </w:r>
      <w:r>
        <w:fldChar w:fldCharType="separate"/>
      </w:r>
      <w:r w:rsidR="00E00D11">
        <w:rPr>
          <w:noProof/>
        </w:rPr>
        <w:t>(20)</w:t>
      </w:r>
      <w:r>
        <w:fldChar w:fldCharType="end"/>
      </w:r>
      <w:r w:rsidR="00FD7FB9">
        <w:t xml:space="preserve"> </w:t>
      </w:r>
      <w:r w:rsidR="002B5FAF">
        <w:t xml:space="preserve">and a recent study of just those who did undergo repair on </w:t>
      </w:r>
      <w:r w:rsidR="00E714E4">
        <w:t>ECLS</w:t>
      </w:r>
      <w:r w:rsidR="002B5FAF">
        <w:t xml:space="preserve"> found </w:t>
      </w:r>
      <w:r w:rsidR="002B5FAF">
        <w:lastRenderedPageBreak/>
        <w:t xml:space="preserve">that </w:t>
      </w:r>
      <w:r w:rsidR="00736E07">
        <w:t>outcomes were better if CDH repair took place within the first 48 hours</w:t>
      </w:r>
      <w:r w:rsidR="00AF6376">
        <w:t>.</w:t>
      </w:r>
      <w:r>
        <w:fldChar w:fldCharType="begin">
          <w:fldData xml:space="preserve">PEVuZE5vdGU+PENpdGU+PEF1dGhvcj5TbWl0aGVyczwvQXV0aG9yPjxZZWFyPjIwMjM8L1llYXI+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==
</w:fldData>
        </w:fldChar>
      </w:r>
      <w:r w:rsidR="00E00D11">
        <w:instrText xml:space="preserve"> ADDIN EN.CITE </w:instrText>
      </w:r>
      <w:r w:rsidR="00E00D11">
        <w:fldChar w:fldCharType="begin">
          <w:fldData xml:space="preserve">PEVuZE5vdGU+PENpdGU+PEF1dGhvcj5TbWl0aGVyczwvQXV0aG9yPjxZZWFyPjIwMjM8L1llYXI+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==
</w:fldData>
        </w:fldChar>
      </w:r>
      <w:r w:rsidR="00E00D11">
        <w:instrText xml:space="preserve"> ADDIN EN.CITE.DATA </w:instrText>
      </w:r>
      <w:r w:rsidR="00E00D11">
        <w:fldChar w:fldCharType="end"/>
      </w:r>
      <w:r>
        <w:fldChar w:fldCharType="separate"/>
      </w:r>
      <w:r w:rsidR="00E00D11">
        <w:rPr>
          <w:noProof/>
        </w:rPr>
        <w:t>(21)</w:t>
      </w:r>
      <w:r>
        <w:fldChar w:fldCharType="end"/>
      </w:r>
      <w:r w:rsidR="00971FF5">
        <w:t xml:space="preserve"> </w:t>
      </w:r>
      <w:r w:rsidR="00B24328">
        <w:t xml:space="preserve">This was also found </w:t>
      </w:r>
      <w:r w:rsidR="007436C4">
        <w:t xml:space="preserve">within a previous analysis of the ELSO dataset where infants </w:t>
      </w:r>
      <w:r w:rsidR="00D27345">
        <w:t xml:space="preserve">on ECLS undergoing </w:t>
      </w:r>
      <w:r w:rsidR="007436C4">
        <w:t xml:space="preserve">early </w:t>
      </w:r>
      <w:r w:rsidR="00D27345">
        <w:t>repair</w:t>
      </w:r>
      <w:r w:rsidR="007436C4">
        <w:t xml:space="preserve"> (median 2 days) </w:t>
      </w:r>
      <w:r w:rsidR="00263CA3">
        <w:t xml:space="preserve">had lower mortality than those with late repair on ECLS </w:t>
      </w:r>
      <w:r w:rsidR="007436C4">
        <w:t>(median 12 days)</w:t>
      </w:r>
      <w:r w:rsidR="00263CA3">
        <w:t>.</w:t>
      </w:r>
      <w:r w:rsidR="007436C4">
        <w:fldChar w:fldCharType="begin">
          <w:fldData xml:space="preserve">PEVuZE5vdGU+PENpdGU+PEF1dGhvcj5EYW88L0F1dGhvcj48WWVhcj4yMDIxPC9ZZWFyPjxSZWNO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</w:fldData>
        </w:fldChar>
      </w:r>
      <w:r w:rsidR="007436C4">
        <w:instrText xml:space="preserve"> ADDIN EN.CITE </w:instrText>
      </w:r>
      <w:r w:rsidR="007436C4">
        <w:fldChar w:fldCharType="begin">
          <w:fldData xml:space="preserve">PEVuZE5vdGU+PENpdGU+PEF1dGhvcj5EYW88L0F1dGhvcj48WWVhcj4yMDIxPC9ZZWFyPjxSZWNO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</w:fldData>
        </w:fldChar>
      </w:r>
      <w:r w:rsidR="007436C4">
        <w:instrText xml:space="preserve"> ADDIN EN.CITE.DATA </w:instrText>
      </w:r>
      <w:r w:rsidR="007436C4">
        <w:fldChar w:fldCharType="end"/>
      </w:r>
      <w:r w:rsidR="007436C4">
        <w:fldChar w:fldCharType="separate"/>
      </w:r>
      <w:r w:rsidR="007436C4">
        <w:rPr>
          <w:noProof/>
        </w:rPr>
        <w:t>(22)</w:t>
      </w:r>
      <w:r w:rsidR="007436C4">
        <w:fldChar w:fldCharType="end"/>
      </w:r>
      <w:r w:rsidR="00263CA3">
        <w:t xml:space="preserve"> </w:t>
      </w:r>
      <w:r w:rsidR="00971FF5">
        <w:t xml:space="preserve">In 2015 the American </w:t>
      </w:r>
      <w:proofErr w:type="spellStart"/>
      <w:r w:rsidR="00971FF5">
        <w:t>Pediatric</w:t>
      </w:r>
      <w:proofErr w:type="spellEnd"/>
      <w:r w:rsidR="00971FF5">
        <w:t xml:space="preserve"> Surgeons Association (APSA) </w:t>
      </w:r>
      <w:r w:rsidR="0077674D">
        <w:t xml:space="preserve">outcomes and evidence committee </w:t>
      </w:r>
      <w:r w:rsidR="00971FF5">
        <w:t xml:space="preserve">undertook a </w:t>
      </w:r>
      <w:r w:rsidR="0077674D">
        <w:t>systematic review</w:t>
      </w:r>
      <w:r w:rsidR="001342E5">
        <w:t xml:space="preserve"> and concluded that ‘early repair on </w:t>
      </w:r>
      <w:r w:rsidR="00E714E4">
        <w:t>ECLS</w:t>
      </w:r>
      <w:r w:rsidR="001342E5">
        <w:t xml:space="preserve"> may have improved survival and shorter </w:t>
      </w:r>
      <w:r w:rsidR="00E714E4">
        <w:t>ECLS</w:t>
      </w:r>
      <w:r w:rsidR="001342E5">
        <w:t xml:space="preserve"> duration’</w:t>
      </w:r>
      <w:r w:rsidR="006A0422">
        <w:t xml:space="preserve"> </w:t>
      </w:r>
      <w:r w:rsidR="000B3A27">
        <w:t>however this</w:t>
      </w:r>
      <w:r w:rsidR="005F3F3E">
        <w:t xml:space="preserve"> was only a Grade D recommendation given the low quality evidence</w:t>
      </w:r>
      <w:r w:rsidR="001342E5">
        <w:t>.</w:t>
      </w:r>
      <w:r>
        <w:fldChar w:fldCharType="begin">
          <w:fldData xml:space="preserve">PEVuZE5vdGU+PENpdGU+PEF1dGhvcj5QdWxpZ2FuZGxhPC9BdXRob3I+PFllYXI+MjAxNTwvWWVh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</w:fldData>
        </w:fldChar>
      </w:r>
      <w:r w:rsidR="007436C4">
        <w:instrText xml:space="preserve"> ADDIN EN.CITE </w:instrText>
      </w:r>
      <w:r w:rsidR="007436C4">
        <w:fldChar w:fldCharType="begin">
          <w:fldData xml:space="preserve">PEVuZE5vdGU+PENpdGU+PEF1dGhvcj5QdWxpZ2FuZGxhPC9BdXRob3I+PFllYXI+MjAxNTwvWWVh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</w:fldData>
        </w:fldChar>
      </w:r>
      <w:r w:rsidR="007436C4">
        <w:instrText xml:space="preserve"> ADDIN EN.CITE.DATA </w:instrText>
      </w:r>
      <w:r w:rsidR="007436C4">
        <w:fldChar w:fldCharType="end"/>
      </w:r>
      <w:r>
        <w:fldChar w:fldCharType="separate"/>
      </w:r>
      <w:r w:rsidR="007436C4">
        <w:rPr>
          <w:noProof/>
        </w:rPr>
        <w:t>(23)</w:t>
      </w:r>
      <w:r>
        <w:fldChar w:fldCharType="end"/>
      </w:r>
      <w:r w:rsidR="001342E5">
        <w:t xml:space="preserve"> </w:t>
      </w:r>
      <w:r w:rsidR="006A0422">
        <w:t xml:space="preserve">Observational methodology of this question </w:t>
      </w:r>
      <w:r w:rsidR="005F3F3E">
        <w:t xml:space="preserve">will always be limited </w:t>
      </w:r>
      <w:r w:rsidR="009C4B2A">
        <w:t xml:space="preserve">and </w:t>
      </w:r>
      <w:r w:rsidR="3A80DF1D">
        <w:t xml:space="preserve">a </w:t>
      </w:r>
      <w:r w:rsidR="009C4B2A">
        <w:t>randomised study is much needed.</w:t>
      </w:r>
    </w:p>
    <w:p w14:paraId="400CC075" w14:textId="08489213" w:rsidR="005E0DA4" w:rsidRPr="003C2587" w:rsidRDefault="00370A14" w:rsidP="007B07FD">
      <w:r>
        <w:t>After adjustment, m</w:t>
      </w:r>
      <w:r w:rsidR="00940F04">
        <w:t xml:space="preserve">ortality </w:t>
      </w:r>
      <w:r>
        <w:t xml:space="preserve">was </w:t>
      </w:r>
      <w:r w:rsidR="00940F04">
        <w:t xml:space="preserve">similar </w:t>
      </w:r>
      <w:r w:rsidR="7FD68D07">
        <w:t xml:space="preserve">between </w:t>
      </w:r>
      <w:r w:rsidR="00081982">
        <w:t>continents,</w:t>
      </w:r>
      <w:r w:rsidR="7FD68D07">
        <w:t xml:space="preserve"> </w:t>
      </w:r>
      <w:r w:rsidR="00940F04">
        <w:t xml:space="preserve">but other outcomes </w:t>
      </w:r>
      <w:r>
        <w:t xml:space="preserve">were </w:t>
      </w:r>
      <w:r w:rsidR="00D3396F">
        <w:t>less favourable</w:t>
      </w:r>
      <w:r w:rsidR="00940F04">
        <w:t xml:space="preserve"> in </w:t>
      </w:r>
      <w:r>
        <w:t>North American infants</w:t>
      </w:r>
      <w:r w:rsidR="00940F04">
        <w:t>.</w:t>
      </w:r>
      <w:r>
        <w:t xml:space="preserve"> </w:t>
      </w:r>
      <w:r w:rsidR="00611050">
        <w:t>This could be explained by variation in c</w:t>
      </w:r>
      <w:r w:rsidR="00810173">
        <w:t>ohort</w:t>
      </w:r>
      <w:r w:rsidR="002A04C4">
        <w:t>s</w:t>
      </w:r>
      <w:r w:rsidR="00810173">
        <w:t xml:space="preserve"> receiving </w:t>
      </w:r>
      <w:r w:rsidR="00E714E4">
        <w:t>ECLS</w:t>
      </w:r>
      <w:r w:rsidR="002A04C4">
        <w:t xml:space="preserve"> on each c</w:t>
      </w:r>
      <w:r w:rsidR="009C3085">
        <w:t>ontinent</w:t>
      </w:r>
      <w:r w:rsidR="00810173">
        <w:t xml:space="preserve">. </w:t>
      </w:r>
      <w:r w:rsidR="00456D5A">
        <w:t>For example</w:t>
      </w:r>
      <w:r w:rsidR="004A48A2">
        <w:t>,</w:t>
      </w:r>
      <w:r w:rsidR="00456D5A">
        <w:t xml:space="preserve"> in</w:t>
      </w:r>
      <w:r w:rsidR="00BB6A3C">
        <w:t xml:space="preserve">fants deemed </w:t>
      </w:r>
      <w:r w:rsidR="00942E73">
        <w:t xml:space="preserve">too sick for </w:t>
      </w:r>
      <w:r w:rsidR="00E714E4">
        <w:t>ECLS</w:t>
      </w:r>
      <w:r w:rsidR="00942E73">
        <w:t xml:space="preserve"> in Europe</w:t>
      </w:r>
      <w:r w:rsidR="00C81769">
        <w:t xml:space="preserve">, who undergo redirection of care, </w:t>
      </w:r>
      <w:r w:rsidR="00D868E2">
        <w:t>may be offered</w:t>
      </w:r>
      <w:r w:rsidR="00C81769">
        <w:t xml:space="preserve"> </w:t>
      </w:r>
      <w:r w:rsidR="00E714E4">
        <w:t>ECLS</w:t>
      </w:r>
      <w:r w:rsidR="00C81769">
        <w:t xml:space="preserve"> in North America. It could also be possible than more </w:t>
      </w:r>
      <w:r w:rsidR="008A62F9">
        <w:t xml:space="preserve">pregnancies are terminated in Europe </w:t>
      </w:r>
      <w:r w:rsidR="001407B9">
        <w:t>following antenatal diagnosis of CDH</w:t>
      </w:r>
      <w:r w:rsidR="006D76DA">
        <w:t xml:space="preserve">. </w:t>
      </w:r>
      <w:r w:rsidR="00937F46">
        <w:t>Inclusion of</w:t>
      </w:r>
      <w:r w:rsidR="008960D7">
        <w:t xml:space="preserve"> antenatal </w:t>
      </w:r>
      <w:r w:rsidR="005A6771">
        <w:t xml:space="preserve">data and data for those with CDH </w:t>
      </w:r>
      <w:r w:rsidR="00937F46">
        <w:t>who didn’t receive</w:t>
      </w:r>
      <w:r w:rsidR="005A6771">
        <w:t xml:space="preserve"> </w:t>
      </w:r>
      <w:r w:rsidR="00E714E4">
        <w:t>ECLS</w:t>
      </w:r>
      <w:r w:rsidR="005A6771">
        <w:t xml:space="preserve"> </w:t>
      </w:r>
      <w:r w:rsidR="4D340192">
        <w:t>may</w:t>
      </w:r>
      <w:r w:rsidR="00937F46">
        <w:t xml:space="preserve"> allow further </w:t>
      </w:r>
      <w:r w:rsidR="009F60A2">
        <w:t>expl</w:t>
      </w:r>
      <w:r w:rsidR="00133292">
        <w:t>oration of this</w:t>
      </w:r>
      <w:r w:rsidR="007B07FD">
        <w:t>.</w:t>
      </w:r>
      <w:r w:rsidR="00EA04A8">
        <w:t xml:space="preserve"> </w:t>
      </w:r>
      <w:r w:rsidR="3E0BFDEC">
        <w:t xml:space="preserve">From a clinical perspective </w:t>
      </w:r>
      <w:r w:rsidR="0ABE5BED">
        <w:t>d</w:t>
      </w:r>
      <w:r w:rsidR="00133292">
        <w:t xml:space="preserve">etermining which infants are </w:t>
      </w:r>
      <w:r w:rsidR="00081982">
        <w:t>unlikely</w:t>
      </w:r>
      <w:r w:rsidR="67DDC10D">
        <w:t xml:space="preserve"> to survive even with </w:t>
      </w:r>
      <w:r w:rsidR="00E714E4">
        <w:t>ECLS</w:t>
      </w:r>
      <w:r w:rsidR="00133292">
        <w:t xml:space="preserve"> is </w:t>
      </w:r>
      <w:r w:rsidR="002F0134">
        <w:t xml:space="preserve">critical </w:t>
      </w:r>
      <w:r w:rsidR="2607A8A4">
        <w:t xml:space="preserve">since it may reduce futile invasive treatment and cost. </w:t>
      </w:r>
      <w:r w:rsidR="5888FFA8">
        <w:t>A</w:t>
      </w:r>
      <w:r w:rsidR="002F0134">
        <w:t xml:space="preserve"> previous study </w:t>
      </w:r>
      <w:r w:rsidR="00D76D0E">
        <w:t xml:space="preserve">developed a risk model to </w:t>
      </w:r>
      <w:r w:rsidR="00594D0C">
        <w:t>predict</w:t>
      </w:r>
      <w:r w:rsidR="00D76D0E">
        <w:t xml:space="preserve"> </w:t>
      </w:r>
      <w:r w:rsidR="558319C1">
        <w:t>poor outcome</w:t>
      </w:r>
      <w:r w:rsidR="005E5883">
        <w:t xml:space="preserve"> </w:t>
      </w:r>
      <w:r w:rsidR="005F7643">
        <w:t xml:space="preserve">which enables risk stratification </w:t>
      </w:r>
      <w:r w:rsidR="006008AD">
        <w:t xml:space="preserve">of infants either before </w:t>
      </w:r>
      <w:r w:rsidR="00E714E4">
        <w:t>ECLS</w:t>
      </w:r>
      <w:r w:rsidR="006008AD">
        <w:t xml:space="preserve"> or whilst on </w:t>
      </w:r>
      <w:r w:rsidR="00E714E4">
        <w:t>ECLS</w:t>
      </w:r>
      <w:r w:rsidR="006008AD">
        <w:t>.</w:t>
      </w:r>
      <w:r>
        <w:fldChar w:fldCharType="begin">
          <w:fldData xml:space="preserve">PEVuZE5vdGU+PENpdGU+PEF1dGhvcj5HdW5lcjwvQXV0aG9yPjxZZWFyPjIwMTg8L1llYXI+PFJl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</w:fldData>
        </w:fldChar>
      </w:r>
      <w:r w:rsidR="007436C4">
        <w:instrText xml:space="preserve"> ADDIN EN.CITE </w:instrText>
      </w:r>
      <w:r w:rsidR="007436C4">
        <w:fldChar w:fldCharType="begin">
          <w:fldData xml:space="preserve">PEVuZE5vdGU+PENpdGU+PEF1dGhvcj5HdW5lcjwvQXV0aG9yPjxZZWFyPjIwMTg8L1llYXI+PFJl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</w:fldData>
        </w:fldChar>
      </w:r>
      <w:r w:rsidR="007436C4">
        <w:instrText xml:space="preserve"> ADDIN EN.CITE.DATA </w:instrText>
      </w:r>
      <w:r w:rsidR="007436C4">
        <w:fldChar w:fldCharType="end"/>
      </w:r>
      <w:r>
        <w:fldChar w:fldCharType="separate"/>
      </w:r>
      <w:r w:rsidR="007436C4">
        <w:rPr>
          <w:noProof/>
        </w:rPr>
        <w:t>(24)</w:t>
      </w:r>
      <w:r>
        <w:fldChar w:fldCharType="end"/>
      </w:r>
      <w:r w:rsidR="006008AD">
        <w:t xml:space="preserve"> </w:t>
      </w:r>
      <w:r w:rsidR="005E0DA4">
        <w:t>The</w:t>
      </w:r>
      <w:r w:rsidR="07167457">
        <w:t xml:space="preserve"> finding of</w:t>
      </w:r>
      <w:r w:rsidR="005E0DA4">
        <w:t xml:space="preserve"> significant</w:t>
      </w:r>
      <w:r w:rsidR="02634103">
        <w:t xml:space="preserve">ly </w:t>
      </w:r>
      <w:r w:rsidR="1CDE364E">
        <w:t xml:space="preserve">longer </w:t>
      </w:r>
      <w:r w:rsidR="005E0DA4">
        <w:t xml:space="preserve">length </w:t>
      </w:r>
      <w:r w:rsidR="000053B5">
        <w:t xml:space="preserve">of stay </w:t>
      </w:r>
      <w:r w:rsidR="2B0A49D2">
        <w:t xml:space="preserve">in </w:t>
      </w:r>
      <w:r w:rsidR="005E0DA4">
        <w:t xml:space="preserve">North American </w:t>
      </w:r>
      <w:r w:rsidR="0ECC70A8">
        <w:t xml:space="preserve">infants </w:t>
      </w:r>
      <w:r w:rsidR="00871AC5">
        <w:t>(</w:t>
      </w:r>
      <w:r w:rsidR="3735F695">
        <w:t xml:space="preserve">mean </w:t>
      </w:r>
      <w:r w:rsidR="009D1D4B">
        <w:t>38 day</w:t>
      </w:r>
      <w:r w:rsidR="6449E45C">
        <w:t>s</w:t>
      </w:r>
      <w:r w:rsidR="00871AC5">
        <w:t>)</w:t>
      </w:r>
      <w:r w:rsidR="009D1D4B">
        <w:t xml:space="preserve"> </w:t>
      </w:r>
      <w:r w:rsidR="008760FD">
        <w:t xml:space="preserve">represents greater resource use and </w:t>
      </w:r>
      <w:r w:rsidR="00D60504">
        <w:t xml:space="preserve">increased </w:t>
      </w:r>
      <w:r w:rsidR="002A6BCD">
        <w:t xml:space="preserve">disruption for parents and families. </w:t>
      </w:r>
      <w:r w:rsidR="003C2587">
        <w:t xml:space="preserve">This discrepancy has also been seen in studies from both continents on all those with CDH, not just those receiving </w:t>
      </w:r>
      <w:r w:rsidR="00E714E4">
        <w:t>ECLS</w:t>
      </w:r>
      <w:r w:rsidR="003C2587">
        <w:t>. A UK population based study</w:t>
      </w:r>
      <w:r>
        <w:fldChar w:fldCharType="begin">
          <w:fldData xml:space="preserve">PEVuZE5vdGU+PENpdGU+PEF1dGhvcj5Mb25nPC9BdXRob3I+PFllYXI+MjAxOTwvWWVhcj48UmVj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</w:fldData>
        </w:fldChar>
      </w:r>
      <w:r w:rsidR="007436C4">
        <w:instrText xml:space="preserve"> ADDIN EN.CITE </w:instrText>
      </w:r>
      <w:r w:rsidR="007436C4">
        <w:fldChar w:fldCharType="begin">
          <w:fldData xml:space="preserve">PEVuZE5vdGU+PENpdGU+PEF1dGhvcj5Mb25nPC9BdXRob3I+PFllYXI+MjAxOTwvWWVhcj48UmVj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</w:fldData>
        </w:fldChar>
      </w:r>
      <w:r w:rsidR="007436C4">
        <w:instrText xml:space="preserve"> ADDIN EN.CITE.DATA </w:instrText>
      </w:r>
      <w:r w:rsidR="007436C4">
        <w:fldChar w:fldCharType="end"/>
      </w:r>
      <w:r>
        <w:fldChar w:fldCharType="separate"/>
      </w:r>
      <w:r w:rsidR="007436C4">
        <w:rPr>
          <w:noProof/>
        </w:rPr>
        <w:t>(25)</w:t>
      </w:r>
      <w:r>
        <w:fldChar w:fldCharType="end"/>
      </w:r>
      <w:r w:rsidR="003C2587">
        <w:t xml:space="preserve"> found a median length of stay of 20 days however a recent </w:t>
      </w:r>
      <w:r w:rsidR="00650DD8">
        <w:t>US study</w:t>
      </w:r>
      <w:r>
        <w:fldChar w:fldCharType="begin">
          <w:fldData xml:space="preserve">PEVuZE5vdGU+PENpdGU+PEF1dGhvcj5HdW5lcjwvQXV0aG9yPjxZZWFyPjIwMjU8L1llYXI+PFJl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</w:fldData>
        </w:fldChar>
      </w:r>
      <w:r w:rsidR="007436C4">
        <w:instrText xml:space="preserve"> ADDIN EN.CITE </w:instrText>
      </w:r>
      <w:r w:rsidR="007436C4">
        <w:fldChar w:fldCharType="begin">
          <w:fldData xml:space="preserve">PEVuZE5vdGU+PENpdGU+PEF1dGhvcj5HdW5lcjwvQXV0aG9yPjxZZWFyPjIwMjU8L1llYXI+PFJl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</w:fldData>
        </w:fldChar>
      </w:r>
      <w:r w:rsidR="007436C4">
        <w:instrText xml:space="preserve"> ADDIN EN.CITE.DATA </w:instrText>
      </w:r>
      <w:r w:rsidR="007436C4">
        <w:fldChar w:fldCharType="end"/>
      </w:r>
      <w:r>
        <w:fldChar w:fldCharType="separate"/>
      </w:r>
      <w:r w:rsidR="007436C4">
        <w:rPr>
          <w:noProof/>
        </w:rPr>
        <w:t>(26)</w:t>
      </w:r>
      <w:r>
        <w:fldChar w:fldCharType="end"/>
      </w:r>
      <w:r w:rsidR="00650DD8">
        <w:t xml:space="preserve"> reported </w:t>
      </w:r>
      <w:r w:rsidR="00945FC8">
        <w:t>a median of 50 days.</w:t>
      </w:r>
      <w:r w:rsidR="00F9638A">
        <w:t xml:space="preserve"> There was also centre based variation in </w:t>
      </w:r>
      <w:r w:rsidR="002909AE">
        <w:t>the US study with 3.3 fold differences in length of stay between centres after adjustment for confounders.</w:t>
      </w:r>
      <w:r>
        <w:fldChar w:fldCharType="begin">
          <w:fldData xml:space="preserve">PEVuZE5vdGU+PENpdGU+PEF1dGhvcj5HdW5lcjwvQXV0aG9yPjxZZWFyPjIwMjU8L1llYXI+PFJl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</w:fldData>
        </w:fldChar>
      </w:r>
      <w:r w:rsidR="007436C4">
        <w:instrText xml:space="preserve"> ADDIN EN.CITE </w:instrText>
      </w:r>
      <w:r w:rsidR="007436C4">
        <w:fldChar w:fldCharType="begin">
          <w:fldData xml:space="preserve">PEVuZE5vdGU+PENpdGU+PEF1dGhvcj5HdW5lcjwvQXV0aG9yPjxZZWFyPjIwMjU8L1llYXI+PFJl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</w:fldData>
        </w:fldChar>
      </w:r>
      <w:r w:rsidR="007436C4">
        <w:instrText xml:space="preserve"> ADDIN EN.CITE.DATA </w:instrText>
      </w:r>
      <w:r w:rsidR="007436C4">
        <w:fldChar w:fldCharType="end"/>
      </w:r>
      <w:r>
        <w:fldChar w:fldCharType="separate"/>
      </w:r>
      <w:r w:rsidR="007436C4">
        <w:rPr>
          <w:noProof/>
        </w:rPr>
        <w:t>(26)</w:t>
      </w:r>
      <w:r>
        <w:fldChar w:fldCharType="end"/>
      </w:r>
      <w:r w:rsidR="002909AE">
        <w:t xml:space="preserve"> Efforts to standardise care in CDH might address these</w:t>
      </w:r>
      <w:r w:rsidR="00A75EE2">
        <w:t xml:space="preserve"> discrepancies and allow length of stay to be reduced.</w:t>
      </w:r>
      <w:r>
        <w:fldChar w:fldCharType="begin">
          <w:fldData xml:space="preserve">PEVuZE5vdGU+PENpdGU+PEF1dGhvcj5KYW5jZWxld2ljejwvQXV0aG9yPjxZZWFyPjIwMTk8L1ll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</w:fldData>
        </w:fldChar>
      </w:r>
      <w:r w:rsidR="007436C4">
        <w:instrText xml:space="preserve"> ADDIN EN.CITE </w:instrText>
      </w:r>
      <w:r w:rsidR="007436C4">
        <w:fldChar w:fldCharType="begin">
          <w:fldData xml:space="preserve">PEVuZE5vdGU+PENpdGU+PEF1dGhvcj5KYW5jZWxld2ljejwvQXV0aG9yPjxZZWFyPjIwMTk8L1ll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</w:fldData>
        </w:fldChar>
      </w:r>
      <w:r w:rsidR="007436C4">
        <w:instrText xml:space="preserve"> ADDIN EN.CITE.DATA </w:instrText>
      </w:r>
      <w:r w:rsidR="007436C4">
        <w:fldChar w:fldCharType="end"/>
      </w:r>
      <w:r>
        <w:fldChar w:fldCharType="separate"/>
      </w:r>
      <w:r w:rsidR="007436C4">
        <w:rPr>
          <w:noProof/>
        </w:rPr>
        <w:t>(27)</w:t>
      </w:r>
      <w:r>
        <w:fldChar w:fldCharType="end"/>
      </w:r>
      <w:r w:rsidR="009874D5">
        <w:t xml:space="preserve"> We acknowledge there may be other, perhaps non-clinical factors that influence length of stay, yet such wide variation is unlikely to be justified.</w:t>
      </w:r>
    </w:p>
    <w:p w14:paraId="071CFA47" w14:textId="38DE1ED3" w:rsidR="00347DFD" w:rsidRDefault="005F29FE" w:rsidP="00CD15E9">
      <w:r>
        <w:t xml:space="preserve">This study has some </w:t>
      </w:r>
      <w:r w:rsidR="009776D9">
        <w:t xml:space="preserve">limitations. </w:t>
      </w:r>
      <w:r w:rsidR="00217EE7">
        <w:t xml:space="preserve">Firstly, this study uses registry data and is observational in nature. </w:t>
      </w:r>
      <w:r w:rsidR="009776D9">
        <w:t>D</w:t>
      </w:r>
      <w:r w:rsidR="00347DFD" w:rsidRPr="00905E63">
        <w:t xml:space="preserve">ata </w:t>
      </w:r>
      <w:r w:rsidR="009776D9">
        <w:t xml:space="preserve">are </w:t>
      </w:r>
      <w:r w:rsidR="00347DFD" w:rsidRPr="00905E63">
        <w:t>not available for those with CDH who did</w:t>
      </w:r>
      <w:r w:rsidR="00DB2102">
        <w:t xml:space="preserve"> </w:t>
      </w:r>
      <w:r w:rsidR="00DB2102" w:rsidRPr="00905E63">
        <w:t>n</w:t>
      </w:r>
      <w:r w:rsidR="00DB2102">
        <w:t>o</w:t>
      </w:r>
      <w:r w:rsidR="00DB2102" w:rsidRPr="00905E63">
        <w:t xml:space="preserve">t </w:t>
      </w:r>
      <w:r w:rsidR="00347DFD" w:rsidRPr="00905E63">
        <w:t xml:space="preserve">receive </w:t>
      </w:r>
      <w:r w:rsidR="00E714E4">
        <w:t>ECLS</w:t>
      </w:r>
      <w:r w:rsidR="00347DFD" w:rsidRPr="00905E63">
        <w:t xml:space="preserve"> and therefore </w:t>
      </w:r>
      <w:r w:rsidR="000D4238">
        <w:t xml:space="preserve">the incidence of </w:t>
      </w:r>
      <w:r w:rsidR="00E714E4">
        <w:t>ECLS</w:t>
      </w:r>
      <w:r w:rsidR="000D4238">
        <w:t xml:space="preserve"> use in CDH in both populations is unknown.</w:t>
      </w:r>
      <w:r w:rsidR="00235A49">
        <w:t xml:space="preserve"> </w:t>
      </w:r>
      <w:r w:rsidR="00AF0609">
        <w:t>M</w:t>
      </w:r>
      <w:r w:rsidR="00024E2B">
        <w:t xml:space="preserve">easures of CDH severity such as CDH </w:t>
      </w:r>
      <w:r w:rsidR="00F03738">
        <w:t xml:space="preserve">study group defect type </w:t>
      </w:r>
      <w:r w:rsidR="00AF0609">
        <w:t>and observed to expected lung</w:t>
      </w:r>
      <w:r w:rsidR="002A04E5">
        <w:t>-t</w:t>
      </w:r>
      <w:r w:rsidR="00AF0609">
        <w:t>o</w:t>
      </w:r>
      <w:r w:rsidR="002A04E5">
        <w:t>-</w:t>
      </w:r>
      <w:r w:rsidR="00AF0609">
        <w:t>head ratio</w:t>
      </w:r>
      <w:r w:rsidR="002A04E5">
        <w:t xml:space="preserve"> were not collected within the registry </w:t>
      </w:r>
      <w:r w:rsidR="00AC2A80">
        <w:t xml:space="preserve">whilst </w:t>
      </w:r>
      <w:r w:rsidR="002A04E5">
        <w:t>o</w:t>
      </w:r>
      <w:r w:rsidR="00347DFD" w:rsidRPr="00905E63">
        <w:t xml:space="preserve">utcomes are </w:t>
      </w:r>
      <w:r w:rsidR="00235A49">
        <w:t>also l</w:t>
      </w:r>
      <w:r w:rsidR="00347DFD" w:rsidRPr="00905E63">
        <w:t>imited to those collected and don’t include surgical outcomes such as re-herniation</w:t>
      </w:r>
      <w:r w:rsidR="00217EE7">
        <w:t>.</w:t>
      </w:r>
      <w:r w:rsidR="00CD15E9">
        <w:t xml:space="preserve"> We have taken effort to adjust for measured confounders however there may be other differences not accounted for such as variation in centre-based practice</w:t>
      </w:r>
      <w:r w:rsidR="00876E3A">
        <w:t>, and we were unable to adjust for</w:t>
      </w:r>
      <w:r w:rsidR="00C92D44">
        <w:t xml:space="preserve"> anatomical</w:t>
      </w:r>
      <w:r w:rsidR="00876E3A">
        <w:t xml:space="preserve"> measures of CDH severity</w:t>
      </w:r>
      <w:r w:rsidR="00CD15E9">
        <w:t>.</w:t>
      </w:r>
      <w:r w:rsidR="00876E3A">
        <w:t xml:space="preserve"> </w:t>
      </w:r>
      <w:r w:rsidR="00382A0D">
        <w:t xml:space="preserve">Finally, length of hospital stay </w:t>
      </w:r>
      <w:r w:rsidR="00D52786">
        <w:t xml:space="preserve">might be influenced </w:t>
      </w:r>
      <w:r w:rsidR="00D52786">
        <w:lastRenderedPageBreak/>
        <w:t xml:space="preserve">by non-clinical factors </w:t>
      </w:r>
      <w:r w:rsidR="00900E85">
        <w:t xml:space="preserve">resulting from differences in </w:t>
      </w:r>
      <w:r w:rsidR="00D52786">
        <w:t>healthcare system</w:t>
      </w:r>
      <w:r w:rsidR="00900E85">
        <w:t xml:space="preserve">s between countries and continents. </w:t>
      </w:r>
    </w:p>
    <w:p w14:paraId="4A6ECE20" w14:textId="5E140738" w:rsidR="008E3B69" w:rsidRDefault="00CD15E9" w:rsidP="00CC49EF">
      <w:r>
        <w:t xml:space="preserve">This study has highlighted previously unreported differences in </w:t>
      </w:r>
      <w:r w:rsidR="008F085F">
        <w:t xml:space="preserve">management and outcomes of infants with CDH who receive </w:t>
      </w:r>
      <w:r w:rsidR="00E714E4">
        <w:t>ECLS</w:t>
      </w:r>
      <w:r w:rsidR="0091531B">
        <w:t xml:space="preserve"> despite similar birth characteristics</w:t>
      </w:r>
      <w:r w:rsidR="008F085F">
        <w:t>.</w:t>
      </w:r>
      <w:r w:rsidR="000645C8">
        <w:t xml:space="preserve"> Further work is needed to explore why these differences exist and </w:t>
      </w:r>
      <w:r w:rsidR="00E74EC1">
        <w:t xml:space="preserve">international collaboration is required to determine best practice </w:t>
      </w:r>
      <w:r w:rsidR="00AD00C5">
        <w:t xml:space="preserve">for </w:t>
      </w:r>
      <w:r w:rsidR="00E714E4">
        <w:t>ECLS</w:t>
      </w:r>
      <w:r w:rsidR="00AD00C5">
        <w:t xml:space="preserve"> use in CDH including indications, contraindications, timing of CDH repair</w:t>
      </w:r>
      <w:r w:rsidR="00D65D9E">
        <w:t xml:space="preserve"> and</w:t>
      </w:r>
      <w:r w:rsidR="00A65DAA">
        <w:t xml:space="preserve"> </w:t>
      </w:r>
      <w:r w:rsidR="00D65D9E">
        <w:t>minimum</w:t>
      </w:r>
      <w:r w:rsidR="00A65DAA">
        <w:t xml:space="preserve"> centre volumes</w:t>
      </w:r>
      <w:r w:rsidR="00D65D9E">
        <w:t>.</w:t>
      </w:r>
      <w:r w:rsidR="004E052E">
        <w:t xml:space="preserve"> Addressing these will ensure that all infants with CDH receive the best possible care regardless of treatment location. </w:t>
      </w:r>
    </w:p>
    <w:p w14:paraId="563C969A" w14:textId="58BD954F" w:rsidR="00EA1E69" w:rsidRDefault="00EA1E69">
      <w:pPr>
        <w:spacing w:line="259" w:lineRule="auto"/>
      </w:pPr>
      <w:r>
        <w:br w:type="page"/>
      </w:r>
    </w:p>
    <w:p w14:paraId="64C38F39" w14:textId="7B57B178" w:rsidR="0013720B" w:rsidRDefault="00337317" w:rsidP="0013720B">
      <w:pPr>
        <w:pStyle w:val="Heading1"/>
      </w:pPr>
      <w:r>
        <w:lastRenderedPageBreak/>
        <w:t xml:space="preserve">Tables and </w:t>
      </w:r>
      <w:r w:rsidR="0013720B">
        <w:t>Figure</w:t>
      </w:r>
      <w:r>
        <w:t>s</w:t>
      </w:r>
    </w:p>
    <w:tbl>
      <w:tblPr>
        <w:tblStyle w:val="ListTable4-Accent51"/>
        <w:tblW w:w="0" w:type="auto"/>
        <w:tblLook w:val="04A0" w:firstRow="1" w:lastRow="0" w:firstColumn="1" w:lastColumn="0" w:noHBand="0" w:noVBand="1"/>
      </w:tblPr>
      <w:tblGrid>
        <w:gridCol w:w="3123"/>
        <w:gridCol w:w="2693"/>
        <w:gridCol w:w="1942"/>
        <w:gridCol w:w="880"/>
      </w:tblGrid>
      <w:tr w:rsidR="00AA1E71" w:rsidRPr="004F569D" w14:paraId="0AD95159" w14:textId="77777777" w:rsidTr="008103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16FC3" w14:textId="77777777" w:rsidR="00AA1E71" w:rsidRPr="004F569D" w:rsidRDefault="00AA1E71" w:rsidP="00810341">
            <w:pPr>
              <w:spacing w:line="276" w:lineRule="auto"/>
              <w:rPr>
                <w:rFonts w:ascii="Calibri" w:eastAsia="Calibri" w:hAnsi="Calibri" w:cs="Times New Roman"/>
              </w:rPr>
            </w:pPr>
          </w:p>
        </w:tc>
        <w:tc>
          <w:tcPr>
            <w:tcW w:w="0" w:type="auto"/>
            <w:hideMark/>
          </w:tcPr>
          <w:p w14:paraId="0EE96F0C" w14:textId="77777777" w:rsidR="00AA1E71" w:rsidRPr="004F569D" w:rsidRDefault="00AA1E71" w:rsidP="00810341">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North American (n = 2,382)</w:t>
            </w:r>
          </w:p>
        </w:tc>
        <w:tc>
          <w:tcPr>
            <w:tcW w:w="0" w:type="auto"/>
            <w:hideMark/>
          </w:tcPr>
          <w:p w14:paraId="2C55E5B8" w14:textId="77777777" w:rsidR="00AA1E71" w:rsidRPr="004F569D" w:rsidRDefault="00AA1E71" w:rsidP="00810341">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European (n = 705)</w:t>
            </w:r>
          </w:p>
        </w:tc>
        <w:tc>
          <w:tcPr>
            <w:tcW w:w="0" w:type="auto"/>
            <w:hideMark/>
          </w:tcPr>
          <w:p w14:paraId="765A8CD2" w14:textId="77777777" w:rsidR="00AA1E71" w:rsidRPr="004F569D" w:rsidRDefault="00AA1E71" w:rsidP="00810341">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p value</w:t>
            </w:r>
          </w:p>
        </w:tc>
      </w:tr>
      <w:tr w:rsidR="00AA1E71" w:rsidRPr="004F569D" w14:paraId="141992F4"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E127CF4"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Male</w:t>
            </w:r>
          </w:p>
        </w:tc>
        <w:tc>
          <w:tcPr>
            <w:tcW w:w="0" w:type="auto"/>
            <w:hideMark/>
          </w:tcPr>
          <w:p w14:paraId="36506A44"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331 (56.8%)</w:t>
            </w:r>
          </w:p>
        </w:tc>
        <w:tc>
          <w:tcPr>
            <w:tcW w:w="0" w:type="auto"/>
            <w:hideMark/>
          </w:tcPr>
          <w:p w14:paraId="4609936F"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87 (55.6%)</w:t>
            </w:r>
          </w:p>
        </w:tc>
        <w:tc>
          <w:tcPr>
            <w:tcW w:w="0" w:type="auto"/>
            <w:hideMark/>
          </w:tcPr>
          <w:p w14:paraId="7869F644"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57</w:t>
            </w:r>
          </w:p>
        </w:tc>
      </w:tr>
      <w:tr w:rsidR="00AA1E71" w:rsidRPr="004F569D" w14:paraId="13DA9641"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3427650C"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Birthweight, kg</w:t>
            </w:r>
          </w:p>
        </w:tc>
        <w:tc>
          <w:tcPr>
            <w:tcW w:w="0" w:type="auto"/>
          </w:tcPr>
          <w:p w14:paraId="665C3EFF"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00 (2.68 to 3.32)</w:t>
            </w:r>
          </w:p>
        </w:tc>
        <w:tc>
          <w:tcPr>
            <w:tcW w:w="0" w:type="auto"/>
          </w:tcPr>
          <w:p w14:paraId="7BE99AF8"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00 (2.70 to 3.39)</w:t>
            </w:r>
          </w:p>
        </w:tc>
        <w:tc>
          <w:tcPr>
            <w:tcW w:w="0" w:type="auto"/>
          </w:tcPr>
          <w:p w14:paraId="4BEB103B"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41</w:t>
            </w:r>
          </w:p>
        </w:tc>
      </w:tr>
      <w:tr w:rsidR="00AA1E71" w:rsidRPr="004F569D" w14:paraId="0902389E"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C307E4"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Gestational age, weeks</w:t>
            </w:r>
          </w:p>
        </w:tc>
        <w:tc>
          <w:tcPr>
            <w:tcW w:w="0" w:type="auto"/>
          </w:tcPr>
          <w:p w14:paraId="2C128C39"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8.0 (37.0 to 39.0)</w:t>
            </w:r>
          </w:p>
        </w:tc>
        <w:tc>
          <w:tcPr>
            <w:tcW w:w="0" w:type="auto"/>
          </w:tcPr>
          <w:p w14:paraId="5E9A2ABE"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8.0 (37.0 to 39.0)</w:t>
            </w:r>
          </w:p>
        </w:tc>
        <w:tc>
          <w:tcPr>
            <w:tcW w:w="0" w:type="auto"/>
          </w:tcPr>
          <w:p w14:paraId="5B66922A"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16</w:t>
            </w:r>
          </w:p>
        </w:tc>
      </w:tr>
      <w:tr w:rsidR="00AA1E71" w:rsidRPr="004F569D" w14:paraId="15B11C45"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3542B355"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Antenatal CDH diagnosis</w:t>
            </w:r>
          </w:p>
        </w:tc>
        <w:tc>
          <w:tcPr>
            <w:tcW w:w="0" w:type="auto"/>
          </w:tcPr>
          <w:p w14:paraId="5AE6849E"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989 (84.7%)</w:t>
            </w:r>
          </w:p>
        </w:tc>
        <w:tc>
          <w:tcPr>
            <w:tcW w:w="0" w:type="auto"/>
          </w:tcPr>
          <w:p w14:paraId="587A78D7"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594 (85.1%)</w:t>
            </w:r>
          </w:p>
        </w:tc>
        <w:tc>
          <w:tcPr>
            <w:tcW w:w="0" w:type="auto"/>
          </w:tcPr>
          <w:p w14:paraId="6D7AA8F8"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80</w:t>
            </w:r>
          </w:p>
        </w:tc>
      </w:tr>
      <w:tr w:rsidR="00AA1E71" w:rsidRPr="004F569D" w14:paraId="702F563D"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4561"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Apgar score at 5 min</w:t>
            </w:r>
          </w:p>
        </w:tc>
        <w:tc>
          <w:tcPr>
            <w:tcW w:w="0" w:type="auto"/>
          </w:tcPr>
          <w:p w14:paraId="0DF06A91"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6 (5 to 8)</w:t>
            </w:r>
          </w:p>
        </w:tc>
        <w:tc>
          <w:tcPr>
            <w:tcW w:w="0" w:type="auto"/>
          </w:tcPr>
          <w:p w14:paraId="5B34E55C"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7 (6 to 8)</w:t>
            </w:r>
          </w:p>
        </w:tc>
        <w:tc>
          <w:tcPr>
            <w:tcW w:w="0" w:type="auto"/>
          </w:tcPr>
          <w:p w14:paraId="174FEC77"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A1E71" w:rsidRPr="004F569D" w14:paraId="4512A4AE"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630C4729"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Critical congenital heart disease</w:t>
            </w:r>
          </w:p>
        </w:tc>
        <w:tc>
          <w:tcPr>
            <w:tcW w:w="0" w:type="auto"/>
          </w:tcPr>
          <w:p w14:paraId="6912EA66"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63 (2.6%)</w:t>
            </w:r>
          </w:p>
        </w:tc>
        <w:tc>
          <w:tcPr>
            <w:tcW w:w="0" w:type="auto"/>
          </w:tcPr>
          <w:p w14:paraId="15B74A96"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8 (2.6%)</w:t>
            </w:r>
          </w:p>
        </w:tc>
        <w:tc>
          <w:tcPr>
            <w:tcW w:w="0" w:type="auto"/>
          </w:tcPr>
          <w:p w14:paraId="33B515D0"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89</w:t>
            </w:r>
          </w:p>
        </w:tc>
      </w:tr>
      <w:tr w:rsidR="00AA1E71" w:rsidRPr="004F569D" w14:paraId="1E327772"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447210"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Chromosomal anomaly</w:t>
            </w:r>
          </w:p>
        </w:tc>
        <w:tc>
          <w:tcPr>
            <w:tcW w:w="0" w:type="auto"/>
          </w:tcPr>
          <w:p w14:paraId="17D8BB43"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83 (3.5%)</w:t>
            </w:r>
          </w:p>
        </w:tc>
        <w:tc>
          <w:tcPr>
            <w:tcW w:w="0" w:type="auto"/>
          </w:tcPr>
          <w:p w14:paraId="7094BF18"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6 (0.9%)</w:t>
            </w:r>
          </w:p>
        </w:tc>
        <w:tc>
          <w:tcPr>
            <w:tcW w:w="0" w:type="auto"/>
          </w:tcPr>
          <w:p w14:paraId="1574000C"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A1E71" w:rsidRPr="004F569D" w14:paraId="74B43099" w14:textId="77777777" w:rsidTr="00810341">
        <w:tc>
          <w:tcPr>
            <w:cnfStyle w:val="001000000000" w:firstRow="0" w:lastRow="0" w:firstColumn="1" w:lastColumn="0" w:oddVBand="0" w:evenVBand="0" w:oddHBand="0" w:evenHBand="0" w:firstRowFirstColumn="0" w:firstRowLastColumn="0" w:lastRowFirstColumn="0" w:lastRowLastColumn="0"/>
            <w:tcW w:w="0" w:type="auto"/>
            <w:hideMark/>
          </w:tcPr>
          <w:p w14:paraId="111D14E7"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CDH laterality</w:t>
            </w:r>
          </w:p>
        </w:tc>
        <w:tc>
          <w:tcPr>
            <w:tcW w:w="0" w:type="auto"/>
            <w:hideMark/>
          </w:tcPr>
          <w:p w14:paraId="23B79625"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c>
          <w:tcPr>
            <w:tcW w:w="0" w:type="auto"/>
            <w:hideMark/>
          </w:tcPr>
          <w:p w14:paraId="5507D412"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c>
          <w:tcPr>
            <w:tcW w:w="0" w:type="auto"/>
            <w:hideMark/>
          </w:tcPr>
          <w:p w14:paraId="285F8D15"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r>
      <w:tr w:rsidR="00AA1E71" w:rsidRPr="004F569D" w14:paraId="6C973B1F"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B952D8"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    Left</w:t>
            </w:r>
          </w:p>
        </w:tc>
        <w:tc>
          <w:tcPr>
            <w:tcW w:w="0" w:type="auto"/>
            <w:hideMark/>
          </w:tcPr>
          <w:p w14:paraId="43AC0CA6"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787 (76.0%)</w:t>
            </w:r>
          </w:p>
        </w:tc>
        <w:tc>
          <w:tcPr>
            <w:tcW w:w="0" w:type="auto"/>
            <w:hideMark/>
          </w:tcPr>
          <w:p w14:paraId="3A6E1086"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536 (77.0%)</w:t>
            </w:r>
          </w:p>
        </w:tc>
        <w:tc>
          <w:tcPr>
            <w:tcW w:w="0" w:type="auto"/>
            <w:vMerge w:val="restart"/>
            <w:hideMark/>
          </w:tcPr>
          <w:p w14:paraId="2B7CC4D0"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11</w:t>
            </w:r>
          </w:p>
        </w:tc>
      </w:tr>
      <w:tr w:rsidR="00AA1E71" w:rsidRPr="004F569D" w14:paraId="24BCBC7F" w14:textId="77777777" w:rsidTr="00810341">
        <w:tc>
          <w:tcPr>
            <w:cnfStyle w:val="001000000000" w:firstRow="0" w:lastRow="0" w:firstColumn="1" w:lastColumn="0" w:oddVBand="0" w:evenVBand="0" w:oddHBand="0" w:evenHBand="0" w:firstRowFirstColumn="0" w:firstRowLastColumn="0" w:lastRowFirstColumn="0" w:lastRowLastColumn="0"/>
            <w:tcW w:w="0" w:type="auto"/>
            <w:hideMark/>
          </w:tcPr>
          <w:p w14:paraId="00C4131F"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    Right</w:t>
            </w:r>
          </w:p>
        </w:tc>
        <w:tc>
          <w:tcPr>
            <w:tcW w:w="0" w:type="auto"/>
            <w:hideMark/>
          </w:tcPr>
          <w:p w14:paraId="7D1E2D4D"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514 (21.9%)</w:t>
            </w:r>
          </w:p>
        </w:tc>
        <w:tc>
          <w:tcPr>
            <w:tcW w:w="0" w:type="auto"/>
            <w:hideMark/>
          </w:tcPr>
          <w:p w14:paraId="09BCE727"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37 (19.7%)</w:t>
            </w:r>
          </w:p>
        </w:tc>
        <w:tc>
          <w:tcPr>
            <w:tcW w:w="0" w:type="auto"/>
            <w:vMerge/>
            <w:hideMark/>
          </w:tcPr>
          <w:p w14:paraId="2EFC6BB5"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r>
      <w:tr w:rsidR="00AA1E71" w:rsidRPr="004F569D" w14:paraId="2D50EB97"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982162"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    Bilateral</w:t>
            </w:r>
          </w:p>
        </w:tc>
        <w:tc>
          <w:tcPr>
            <w:tcW w:w="0" w:type="auto"/>
            <w:hideMark/>
          </w:tcPr>
          <w:p w14:paraId="2245B739"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50 (2.1%)</w:t>
            </w:r>
          </w:p>
        </w:tc>
        <w:tc>
          <w:tcPr>
            <w:tcW w:w="0" w:type="auto"/>
            <w:hideMark/>
          </w:tcPr>
          <w:p w14:paraId="6792BAAE"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3 (3.3%)</w:t>
            </w:r>
          </w:p>
        </w:tc>
        <w:tc>
          <w:tcPr>
            <w:tcW w:w="0" w:type="auto"/>
            <w:vMerge/>
            <w:hideMark/>
          </w:tcPr>
          <w:p w14:paraId="03108F2A"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p>
        </w:tc>
      </w:tr>
      <w:tr w:rsidR="00AA1E71" w:rsidRPr="004F569D" w14:paraId="105C8FFA"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146AD594"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Pre-EC</w:t>
            </w:r>
            <w:r>
              <w:rPr>
                <w:rFonts w:ascii="Calibri" w:eastAsia="Calibri" w:hAnsi="Calibri" w:cs="Times New Roman"/>
              </w:rPr>
              <w:t>LS</w:t>
            </w:r>
            <w:r w:rsidRPr="004F569D">
              <w:rPr>
                <w:rFonts w:ascii="Calibri" w:eastAsia="Calibri" w:hAnsi="Calibri" w:cs="Times New Roman"/>
              </w:rPr>
              <w:t xml:space="preserve"> arrest</w:t>
            </w:r>
          </w:p>
        </w:tc>
        <w:tc>
          <w:tcPr>
            <w:tcW w:w="0" w:type="auto"/>
          </w:tcPr>
          <w:p w14:paraId="61905173"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76 (7.4%)</w:t>
            </w:r>
          </w:p>
        </w:tc>
        <w:tc>
          <w:tcPr>
            <w:tcW w:w="0" w:type="auto"/>
          </w:tcPr>
          <w:p w14:paraId="78919BF0"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6 (6.6%)</w:t>
            </w:r>
          </w:p>
        </w:tc>
        <w:tc>
          <w:tcPr>
            <w:tcW w:w="0" w:type="auto"/>
          </w:tcPr>
          <w:p w14:paraId="05184D5D"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45</w:t>
            </w:r>
          </w:p>
        </w:tc>
      </w:tr>
      <w:tr w:rsidR="00AA1E71" w:rsidRPr="004F569D" w14:paraId="5CE0F660"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0C1D39"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Lactate, mmol/L</w:t>
            </w:r>
          </w:p>
        </w:tc>
        <w:tc>
          <w:tcPr>
            <w:tcW w:w="0" w:type="auto"/>
          </w:tcPr>
          <w:p w14:paraId="4DC9DE69"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55 (1.50 to 4.85)</w:t>
            </w:r>
          </w:p>
        </w:tc>
        <w:tc>
          <w:tcPr>
            <w:tcW w:w="0" w:type="auto"/>
          </w:tcPr>
          <w:p w14:paraId="54663FA7"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70 (1.60 to 4.70)</w:t>
            </w:r>
          </w:p>
        </w:tc>
        <w:tc>
          <w:tcPr>
            <w:tcW w:w="0" w:type="auto"/>
          </w:tcPr>
          <w:p w14:paraId="71A4DDE1"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29</w:t>
            </w:r>
          </w:p>
        </w:tc>
      </w:tr>
      <w:tr w:rsidR="00AA1E71" w:rsidRPr="004F569D" w14:paraId="1817A50D"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3D58A19C"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pH</w:t>
            </w:r>
          </w:p>
        </w:tc>
        <w:tc>
          <w:tcPr>
            <w:tcW w:w="0" w:type="auto"/>
          </w:tcPr>
          <w:p w14:paraId="0C3CA442"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7.14 (7.02 to 7.24)</w:t>
            </w:r>
          </w:p>
        </w:tc>
        <w:tc>
          <w:tcPr>
            <w:tcW w:w="0" w:type="auto"/>
          </w:tcPr>
          <w:p w14:paraId="0D762F80"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7.19 (7.09 to 7.29)</w:t>
            </w:r>
          </w:p>
        </w:tc>
        <w:tc>
          <w:tcPr>
            <w:tcW w:w="0" w:type="auto"/>
          </w:tcPr>
          <w:p w14:paraId="0A090BD5"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A1E71" w:rsidRPr="004F569D" w14:paraId="0F5903C6"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239FD0"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PaCO2, mmHg</w:t>
            </w:r>
          </w:p>
        </w:tc>
        <w:tc>
          <w:tcPr>
            <w:tcW w:w="0" w:type="auto"/>
          </w:tcPr>
          <w:p w14:paraId="17B6E254"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68 (54 to 90)</w:t>
            </w:r>
          </w:p>
        </w:tc>
        <w:tc>
          <w:tcPr>
            <w:tcW w:w="0" w:type="auto"/>
          </w:tcPr>
          <w:p w14:paraId="5E157C57"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59 (47 to 75)</w:t>
            </w:r>
          </w:p>
        </w:tc>
        <w:tc>
          <w:tcPr>
            <w:tcW w:w="0" w:type="auto"/>
          </w:tcPr>
          <w:p w14:paraId="79500EE9"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A1E71" w:rsidRPr="004F569D" w14:paraId="30B4F9FD"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64F2719C"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Acidosis</w:t>
            </w:r>
            <w:r w:rsidRPr="004F569D">
              <w:rPr>
                <w:rFonts w:ascii="Calibri" w:eastAsia="Calibri" w:hAnsi="Calibri" w:cs="Times New Roman"/>
                <w:vertAlign w:val="superscript"/>
              </w:rPr>
              <w:t>$</w:t>
            </w:r>
          </w:p>
        </w:tc>
        <w:tc>
          <w:tcPr>
            <w:tcW w:w="0" w:type="auto"/>
          </w:tcPr>
          <w:p w14:paraId="43FD4DBB"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081 (87.4%)</w:t>
            </w:r>
          </w:p>
        </w:tc>
        <w:tc>
          <w:tcPr>
            <w:tcW w:w="0" w:type="auto"/>
          </w:tcPr>
          <w:p w14:paraId="679BD387"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530 (75.2%)</w:t>
            </w:r>
          </w:p>
        </w:tc>
        <w:tc>
          <w:tcPr>
            <w:tcW w:w="0" w:type="auto"/>
          </w:tcPr>
          <w:p w14:paraId="600EBEA7"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A1E71" w:rsidRPr="004F569D" w14:paraId="0454C709"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E73946"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Hypercarbia</w:t>
            </w:r>
            <w:r w:rsidRPr="004F569D">
              <w:rPr>
                <w:rFonts w:ascii="Calibri" w:eastAsia="Calibri" w:hAnsi="Calibri" w:cs="Times New Roman"/>
                <w:vertAlign w:val="superscript"/>
              </w:rPr>
              <w:t>&amp;</w:t>
            </w:r>
          </w:p>
        </w:tc>
        <w:tc>
          <w:tcPr>
            <w:tcW w:w="0" w:type="auto"/>
          </w:tcPr>
          <w:p w14:paraId="268D0E85"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015 (42.6%)</w:t>
            </w:r>
          </w:p>
        </w:tc>
        <w:tc>
          <w:tcPr>
            <w:tcW w:w="0" w:type="auto"/>
          </w:tcPr>
          <w:p w14:paraId="0C72C0DD"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01 (28.5%)</w:t>
            </w:r>
          </w:p>
        </w:tc>
        <w:tc>
          <w:tcPr>
            <w:tcW w:w="0" w:type="auto"/>
          </w:tcPr>
          <w:p w14:paraId="295D88C5"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A1E71" w:rsidRPr="004F569D" w14:paraId="28FC81A0"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4364531A"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FiO2, %</w:t>
            </w:r>
          </w:p>
        </w:tc>
        <w:tc>
          <w:tcPr>
            <w:tcW w:w="0" w:type="auto"/>
          </w:tcPr>
          <w:p w14:paraId="7AD4D413"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00 (100 to 100)</w:t>
            </w:r>
          </w:p>
        </w:tc>
        <w:tc>
          <w:tcPr>
            <w:tcW w:w="0" w:type="auto"/>
          </w:tcPr>
          <w:p w14:paraId="51D8CF9E"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00 (100 to 100)</w:t>
            </w:r>
          </w:p>
        </w:tc>
        <w:tc>
          <w:tcPr>
            <w:tcW w:w="0" w:type="auto"/>
          </w:tcPr>
          <w:p w14:paraId="05A1BDD7"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36</w:t>
            </w:r>
          </w:p>
        </w:tc>
      </w:tr>
      <w:tr w:rsidR="00AA1E71" w:rsidRPr="004F569D" w14:paraId="1184CF9F"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05AA84"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PIP, cm H2O</w:t>
            </w:r>
          </w:p>
        </w:tc>
        <w:tc>
          <w:tcPr>
            <w:tcW w:w="0" w:type="auto"/>
          </w:tcPr>
          <w:p w14:paraId="466B9086"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6 (27 to 42)</w:t>
            </w:r>
          </w:p>
        </w:tc>
        <w:tc>
          <w:tcPr>
            <w:tcW w:w="0" w:type="auto"/>
          </w:tcPr>
          <w:p w14:paraId="27944736"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0 (26 to 45)</w:t>
            </w:r>
          </w:p>
        </w:tc>
        <w:tc>
          <w:tcPr>
            <w:tcW w:w="0" w:type="auto"/>
          </w:tcPr>
          <w:p w14:paraId="7E7CB6FC"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14</w:t>
            </w:r>
          </w:p>
        </w:tc>
      </w:tr>
      <w:tr w:rsidR="00AA1E71" w:rsidRPr="004F569D" w14:paraId="719F8BC3"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2F1DB3CC"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MAP, cm H2O</w:t>
            </w:r>
          </w:p>
        </w:tc>
        <w:tc>
          <w:tcPr>
            <w:tcW w:w="0" w:type="auto"/>
          </w:tcPr>
          <w:p w14:paraId="218752F5"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5 (13 to 17)</w:t>
            </w:r>
          </w:p>
        </w:tc>
        <w:tc>
          <w:tcPr>
            <w:tcW w:w="0" w:type="auto"/>
          </w:tcPr>
          <w:p w14:paraId="5F863D2B"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5 (13 to 18)</w:t>
            </w:r>
          </w:p>
        </w:tc>
        <w:tc>
          <w:tcPr>
            <w:tcW w:w="0" w:type="auto"/>
          </w:tcPr>
          <w:p w14:paraId="3BE5955B"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13</w:t>
            </w:r>
          </w:p>
        </w:tc>
      </w:tr>
      <w:tr w:rsidR="00AA1E71" w:rsidRPr="004F569D" w14:paraId="0DC48B52"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C1B187"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Peripheral O2 sats, %</w:t>
            </w:r>
          </w:p>
        </w:tc>
        <w:tc>
          <w:tcPr>
            <w:tcW w:w="0" w:type="auto"/>
          </w:tcPr>
          <w:p w14:paraId="71C43AEB"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78 (67 to 87)</w:t>
            </w:r>
          </w:p>
        </w:tc>
        <w:tc>
          <w:tcPr>
            <w:tcW w:w="0" w:type="auto"/>
          </w:tcPr>
          <w:p w14:paraId="10153007"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81 (68 to 91)</w:t>
            </w:r>
          </w:p>
        </w:tc>
        <w:tc>
          <w:tcPr>
            <w:tcW w:w="0" w:type="auto"/>
          </w:tcPr>
          <w:p w14:paraId="17E02A54"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01</w:t>
            </w:r>
          </w:p>
        </w:tc>
      </w:tr>
      <w:tr w:rsidR="00AA1E71" w:rsidRPr="004F569D" w14:paraId="0C2BBD00"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4821821C"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Arterial O2 sats, %</w:t>
            </w:r>
          </w:p>
        </w:tc>
        <w:tc>
          <w:tcPr>
            <w:tcW w:w="0" w:type="auto"/>
          </w:tcPr>
          <w:p w14:paraId="4889444A"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59 (39 to 76)</w:t>
            </w:r>
          </w:p>
        </w:tc>
        <w:tc>
          <w:tcPr>
            <w:tcW w:w="0" w:type="auto"/>
          </w:tcPr>
          <w:p w14:paraId="550D95BC"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77 (63 to 88)</w:t>
            </w:r>
          </w:p>
        </w:tc>
        <w:tc>
          <w:tcPr>
            <w:tcW w:w="0" w:type="auto"/>
          </w:tcPr>
          <w:p w14:paraId="053638BF"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A1E71" w:rsidRPr="004F569D" w14:paraId="6324AF09"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FE52AA"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Mean BP, mmHg</w:t>
            </w:r>
          </w:p>
        </w:tc>
        <w:tc>
          <w:tcPr>
            <w:tcW w:w="0" w:type="auto"/>
          </w:tcPr>
          <w:p w14:paraId="2BB5F6EF"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3 (36 to 51)</w:t>
            </w:r>
          </w:p>
        </w:tc>
        <w:tc>
          <w:tcPr>
            <w:tcW w:w="0" w:type="auto"/>
          </w:tcPr>
          <w:p w14:paraId="7ECF0AFC"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5 (39 to 51)</w:t>
            </w:r>
          </w:p>
        </w:tc>
        <w:tc>
          <w:tcPr>
            <w:tcW w:w="0" w:type="auto"/>
          </w:tcPr>
          <w:p w14:paraId="67E54F6B"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A1E71" w:rsidRPr="004F569D" w14:paraId="12E48CE0"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115BCD14" w14:textId="77777777" w:rsidR="00AA1E71" w:rsidRPr="004F569D" w:rsidRDefault="00AA1E71" w:rsidP="00810341">
            <w:pPr>
              <w:spacing w:line="276" w:lineRule="auto"/>
              <w:rPr>
                <w:rFonts w:ascii="Calibri" w:eastAsia="Calibri" w:hAnsi="Calibri" w:cs="Times New Roman"/>
              </w:rPr>
            </w:pPr>
            <w:proofErr w:type="spellStart"/>
            <w:r w:rsidRPr="004F569D">
              <w:rPr>
                <w:rFonts w:ascii="Calibri" w:eastAsia="Calibri" w:hAnsi="Calibri" w:cs="Times New Roman"/>
              </w:rPr>
              <w:t>iNO</w:t>
            </w:r>
            <w:proofErr w:type="spellEnd"/>
            <w:r w:rsidRPr="004F569D">
              <w:rPr>
                <w:rFonts w:ascii="Calibri" w:eastAsia="Calibri" w:hAnsi="Calibri" w:cs="Times New Roman"/>
              </w:rPr>
              <w:t xml:space="preserve"> used</w:t>
            </w:r>
          </w:p>
        </w:tc>
        <w:tc>
          <w:tcPr>
            <w:tcW w:w="0" w:type="auto"/>
          </w:tcPr>
          <w:p w14:paraId="09D745D2"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804 (75.7%)</w:t>
            </w:r>
          </w:p>
        </w:tc>
        <w:tc>
          <w:tcPr>
            <w:tcW w:w="0" w:type="auto"/>
          </w:tcPr>
          <w:p w14:paraId="229E3CB1"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594 (84.3%)</w:t>
            </w:r>
          </w:p>
        </w:tc>
        <w:tc>
          <w:tcPr>
            <w:tcW w:w="0" w:type="auto"/>
          </w:tcPr>
          <w:p w14:paraId="2B8B1D02"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A1E71" w:rsidRPr="004F569D" w14:paraId="009BF891"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FD3B39"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High frequency ventilation</w:t>
            </w:r>
          </w:p>
        </w:tc>
        <w:tc>
          <w:tcPr>
            <w:tcW w:w="0" w:type="auto"/>
          </w:tcPr>
          <w:p w14:paraId="61D5EF58"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690 (74.7%)</w:t>
            </w:r>
          </w:p>
        </w:tc>
        <w:tc>
          <w:tcPr>
            <w:tcW w:w="0" w:type="auto"/>
          </w:tcPr>
          <w:p w14:paraId="674BE38D" w14:textId="77777777" w:rsidR="00AA1E71" w:rsidRPr="004F569D" w:rsidRDefault="00AA1E71"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08 (60.7%)</w:t>
            </w:r>
          </w:p>
        </w:tc>
        <w:tc>
          <w:tcPr>
            <w:tcW w:w="0" w:type="auto"/>
          </w:tcPr>
          <w:p w14:paraId="6565773B" w14:textId="77777777" w:rsidR="00AA1E71" w:rsidRPr="004F569D" w:rsidRDefault="00AA1E71"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A1E71" w:rsidRPr="004F569D" w14:paraId="72F21384" w14:textId="77777777" w:rsidTr="00810341">
        <w:tc>
          <w:tcPr>
            <w:cnfStyle w:val="001000000000" w:firstRow="0" w:lastRow="0" w:firstColumn="1" w:lastColumn="0" w:oddVBand="0" w:evenVBand="0" w:oddHBand="0" w:evenHBand="0" w:firstRowFirstColumn="0" w:firstRowLastColumn="0" w:lastRowFirstColumn="0" w:lastRowLastColumn="0"/>
            <w:tcW w:w="0" w:type="auto"/>
          </w:tcPr>
          <w:p w14:paraId="7A9B75E4" w14:textId="77777777" w:rsidR="00AA1E71" w:rsidRPr="004F569D" w:rsidRDefault="00AA1E71" w:rsidP="00810341">
            <w:pPr>
              <w:spacing w:line="276" w:lineRule="auto"/>
              <w:rPr>
                <w:rFonts w:ascii="Calibri" w:eastAsia="Calibri" w:hAnsi="Calibri" w:cs="Times New Roman"/>
              </w:rPr>
            </w:pPr>
            <w:r w:rsidRPr="004F569D">
              <w:rPr>
                <w:rFonts w:ascii="Calibri" w:eastAsia="Calibri" w:hAnsi="Calibri" w:cs="Times New Roman"/>
              </w:rPr>
              <w:t>Vasoactive drug used</w:t>
            </w:r>
          </w:p>
        </w:tc>
        <w:tc>
          <w:tcPr>
            <w:tcW w:w="0" w:type="auto"/>
          </w:tcPr>
          <w:p w14:paraId="390693E8"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840 (77.2%)</w:t>
            </w:r>
          </w:p>
        </w:tc>
        <w:tc>
          <w:tcPr>
            <w:tcW w:w="0" w:type="auto"/>
          </w:tcPr>
          <w:p w14:paraId="4C64F5D6" w14:textId="77777777" w:rsidR="00AA1E71" w:rsidRPr="004F569D" w:rsidRDefault="00AA1E71"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614 (87.1%)</w:t>
            </w:r>
          </w:p>
        </w:tc>
        <w:tc>
          <w:tcPr>
            <w:tcW w:w="0" w:type="auto"/>
          </w:tcPr>
          <w:p w14:paraId="5837E251" w14:textId="77777777" w:rsidR="00AA1E71" w:rsidRPr="004F569D" w:rsidRDefault="00AA1E71"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bl>
    <w:p w14:paraId="4BE3A3D7" w14:textId="77777777" w:rsidR="00AA1E71" w:rsidRDefault="00AA1E71" w:rsidP="00AA1E71">
      <w:pPr>
        <w:rPr>
          <w:rFonts w:ascii="Calibri" w:eastAsia="Calibri" w:hAnsi="Calibri" w:cs="Times New Roman"/>
        </w:rPr>
      </w:pPr>
      <w:r w:rsidRPr="004F569D">
        <w:rPr>
          <w:rFonts w:ascii="Calibri" w:eastAsia="Calibri" w:hAnsi="Calibri" w:cs="Times New Roman"/>
          <w:b/>
          <w:bCs/>
        </w:rPr>
        <w:t>Table 1. Demographics and physiological variables at time of starting EC</w:t>
      </w:r>
      <w:r>
        <w:rPr>
          <w:rFonts w:ascii="Calibri" w:eastAsia="Calibri" w:hAnsi="Calibri" w:cs="Times New Roman"/>
          <w:b/>
          <w:bCs/>
        </w:rPr>
        <w:t>LS</w:t>
      </w:r>
      <w:r w:rsidRPr="004F569D">
        <w:rPr>
          <w:rFonts w:ascii="Calibri" w:eastAsia="Calibri" w:hAnsi="Calibri" w:cs="Times New Roman"/>
          <w:b/>
          <w:bCs/>
        </w:rPr>
        <w:t xml:space="preserve"> in infants treated in North American and European centres.</w:t>
      </w:r>
      <w:r w:rsidRPr="004F569D">
        <w:rPr>
          <w:rFonts w:ascii="Calibri" w:eastAsia="Calibri" w:hAnsi="Calibri" w:cs="Times New Roman"/>
        </w:rPr>
        <w:t xml:space="preserve"> $=Acidosis defined as lactate &gt;5 mmol/L or pH &lt;7.20. &amp;=Hypercarbia defined as PaCO2 &gt;70 and pH &lt;7.20. </w:t>
      </w:r>
      <w:r>
        <w:rPr>
          <w:rFonts w:ascii="Calibri" w:eastAsia="Calibri" w:hAnsi="Calibri" w:cs="Times New Roman"/>
        </w:rPr>
        <w:t>ECLS</w:t>
      </w:r>
      <w:r w:rsidRPr="004F569D">
        <w:rPr>
          <w:rFonts w:ascii="Calibri" w:eastAsia="Calibri" w:hAnsi="Calibri" w:cs="Times New Roman"/>
        </w:rPr>
        <w:t xml:space="preserve"> = </w:t>
      </w:r>
      <w:r>
        <w:t>e</w:t>
      </w:r>
      <w:r w:rsidRPr="000E12F6">
        <w:t xml:space="preserve">xtracorporeal </w:t>
      </w:r>
      <w:r>
        <w:t>l</w:t>
      </w:r>
      <w:r w:rsidRPr="000E12F6">
        <w:t xml:space="preserve">ife </w:t>
      </w:r>
      <w:r>
        <w:t>s</w:t>
      </w:r>
      <w:r w:rsidRPr="000E12F6">
        <w:t>upport</w:t>
      </w:r>
      <w:r w:rsidRPr="004F569D">
        <w:rPr>
          <w:rFonts w:ascii="Calibri" w:eastAsia="Calibri" w:hAnsi="Calibri" w:cs="Times New Roman"/>
        </w:rPr>
        <w:t xml:space="preserve">, CDH = congenital diaphragmatic hernia, PaCO2 = partial pressure of carbon dioxide, FiO2 = fraction of inspired oxygen, PIP = peak inspiratory pressure, MAP = mean airway pressure, cm H2O = centre metres of water, O2 = oxygen, sats = saturations, BP= blood pressure, mmHg = millimetres of mercury, </w:t>
      </w:r>
      <w:proofErr w:type="spellStart"/>
      <w:r w:rsidRPr="004F569D">
        <w:rPr>
          <w:rFonts w:ascii="Calibri" w:eastAsia="Calibri" w:hAnsi="Calibri" w:cs="Times New Roman"/>
        </w:rPr>
        <w:t>iNO</w:t>
      </w:r>
      <w:proofErr w:type="spellEnd"/>
      <w:r w:rsidRPr="004F569D">
        <w:rPr>
          <w:rFonts w:ascii="Calibri" w:eastAsia="Calibri" w:hAnsi="Calibri" w:cs="Times New Roman"/>
        </w:rPr>
        <w:t xml:space="preserve"> = nitric oxide. Data are n (%) or median (IQR).</w:t>
      </w:r>
    </w:p>
    <w:p w14:paraId="64B7F34C" w14:textId="77777777" w:rsidR="00EA1E69" w:rsidRDefault="00EA1E69" w:rsidP="00AA1E71">
      <w:pPr>
        <w:rPr>
          <w:rFonts w:ascii="Calibri" w:eastAsia="Calibri" w:hAnsi="Calibri" w:cs="Times New Roman"/>
        </w:rPr>
      </w:pPr>
    </w:p>
    <w:p w14:paraId="40808B64" w14:textId="77777777" w:rsidR="00EA1E69" w:rsidRDefault="00EA1E69" w:rsidP="00AA1E71">
      <w:pPr>
        <w:rPr>
          <w:rFonts w:ascii="Calibri" w:eastAsia="Calibri" w:hAnsi="Calibri" w:cs="Times New Roman"/>
        </w:rPr>
      </w:pPr>
    </w:p>
    <w:p w14:paraId="56FE9E9A" w14:textId="77777777" w:rsidR="00EA1E69" w:rsidRPr="004F569D" w:rsidRDefault="00EA1E69" w:rsidP="00AA1E71">
      <w:pPr>
        <w:rPr>
          <w:rFonts w:ascii="Calibri" w:eastAsia="Calibri" w:hAnsi="Calibri" w:cs="Times New Roman"/>
        </w:rPr>
      </w:pPr>
    </w:p>
    <w:tbl>
      <w:tblPr>
        <w:tblStyle w:val="ListTable4-Accent51"/>
        <w:tblW w:w="0" w:type="auto"/>
        <w:tblLook w:val="04A0" w:firstRow="1" w:lastRow="0" w:firstColumn="1" w:lastColumn="0" w:noHBand="0" w:noVBand="1"/>
      </w:tblPr>
      <w:tblGrid>
        <w:gridCol w:w="1360"/>
        <w:gridCol w:w="1360"/>
        <w:gridCol w:w="2693"/>
        <w:gridCol w:w="1970"/>
        <w:gridCol w:w="880"/>
      </w:tblGrid>
      <w:tr w:rsidR="00AF72C8" w:rsidRPr="004F569D" w14:paraId="3FCDBD19" w14:textId="77777777" w:rsidTr="008103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F9976" w14:textId="77777777" w:rsidR="00AF72C8" w:rsidRPr="004F569D" w:rsidRDefault="00AF72C8" w:rsidP="00810341">
            <w:pPr>
              <w:spacing w:line="276" w:lineRule="auto"/>
              <w:rPr>
                <w:rFonts w:ascii="Calibri" w:eastAsia="Calibri" w:hAnsi="Calibri" w:cs="Times New Roman"/>
              </w:rPr>
            </w:pPr>
          </w:p>
        </w:tc>
        <w:tc>
          <w:tcPr>
            <w:tcW w:w="0" w:type="auto"/>
          </w:tcPr>
          <w:p w14:paraId="79EF2C17" w14:textId="77777777" w:rsidR="00AF72C8" w:rsidRPr="004F569D" w:rsidRDefault="00AF72C8" w:rsidP="00810341">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p>
        </w:tc>
        <w:tc>
          <w:tcPr>
            <w:tcW w:w="0" w:type="auto"/>
          </w:tcPr>
          <w:p w14:paraId="677B6198" w14:textId="77777777" w:rsidR="00AF72C8" w:rsidRPr="004F569D" w:rsidRDefault="00AF72C8" w:rsidP="00810341">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North American (n = 2,382)</w:t>
            </w:r>
          </w:p>
        </w:tc>
        <w:tc>
          <w:tcPr>
            <w:tcW w:w="0" w:type="auto"/>
          </w:tcPr>
          <w:p w14:paraId="035BEC26" w14:textId="77777777" w:rsidR="00AF72C8" w:rsidRPr="004F569D" w:rsidRDefault="00AF72C8" w:rsidP="00810341">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European (n = 705)</w:t>
            </w:r>
          </w:p>
        </w:tc>
        <w:tc>
          <w:tcPr>
            <w:tcW w:w="0" w:type="auto"/>
          </w:tcPr>
          <w:p w14:paraId="787F1ECE" w14:textId="77777777" w:rsidR="00AF72C8" w:rsidRPr="004F569D" w:rsidRDefault="00AF72C8" w:rsidP="00810341">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p value</w:t>
            </w:r>
          </w:p>
        </w:tc>
      </w:tr>
      <w:tr w:rsidR="00AF72C8" w:rsidRPr="004F569D" w14:paraId="0EA3DA8D"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52DC3016"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 xml:space="preserve">Age at </w:t>
            </w:r>
            <w:r>
              <w:rPr>
                <w:rFonts w:ascii="Calibri" w:eastAsia="Calibri" w:hAnsi="Calibri" w:cs="Times New Roman"/>
              </w:rPr>
              <w:t>ECLS</w:t>
            </w:r>
            <w:r w:rsidRPr="004F569D">
              <w:rPr>
                <w:rFonts w:ascii="Calibri" w:eastAsia="Calibri" w:hAnsi="Calibri" w:cs="Times New Roman"/>
              </w:rPr>
              <w:t>, days</w:t>
            </w:r>
          </w:p>
        </w:tc>
        <w:tc>
          <w:tcPr>
            <w:tcW w:w="0" w:type="auto"/>
          </w:tcPr>
          <w:p w14:paraId="642DAB2F"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 (0 to 2)</w:t>
            </w:r>
          </w:p>
        </w:tc>
        <w:tc>
          <w:tcPr>
            <w:tcW w:w="0" w:type="auto"/>
          </w:tcPr>
          <w:p w14:paraId="470D1931"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 (0 to 3)</w:t>
            </w:r>
          </w:p>
        </w:tc>
        <w:tc>
          <w:tcPr>
            <w:tcW w:w="0" w:type="auto"/>
          </w:tcPr>
          <w:p w14:paraId="5C8C54F3" w14:textId="77777777" w:rsidR="00AF72C8" w:rsidRPr="004F569D" w:rsidRDefault="00AF72C8"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F72C8" w:rsidRPr="004F569D" w14:paraId="669A8BC3"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3F0418C2"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Meets ELSO interim criteria</w:t>
            </w:r>
          </w:p>
        </w:tc>
        <w:tc>
          <w:tcPr>
            <w:tcW w:w="0" w:type="auto"/>
          </w:tcPr>
          <w:p w14:paraId="1B369389"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004 (84.1%)</w:t>
            </w:r>
          </w:p>
        </w:tc>
        <w:tc>
          <w:tcPr>
            <w:tcW w:w="0" w:type="auto"/>
          </w:tcPr>
          <w:p w14:paraId="17C6A612"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609 (86.4%)</w:t>
            </w:r>
          </w:p>
        </w:tc>
        <w:tc>
          <w:tcPr>
            <w:tcW w:w="0" w:type="auto"/>
          </w:tcPr>
          <w:p w14:paraId="3ADDB5F7" w14:textId="77777777" w:rsidR="00AF72C8" w:rsidRPr="004F569D" w:rsidRDefault="00AF72C8"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15</w:t>
            </w:r>
          </w:p>
        </w:tc>
      </w:tr>
      <w:tr w:rsidR="00AF72C8" w:rsidRPr="004F569D" w14:paraId="43EC60A7"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51F0992C"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Meets Euro CDH criteria</w:t>
            </w:r>
          </w:p>
        </w:tc>
        <w:tc>
          <w:tcPr>
            <w:tcW w:w="0" w:type="auto"/>
          </w:tcPr>
          <w:p w14:paraId="163104F4"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757 (73.8%)</w:t>
            </w:r>
          </w:p>
        </w:tc>
        <w:tc>
          <w:tcPr>
            <w:tcW w:w="0" w:type="auto"/>
          </w:tcPr>
          <w:p w14:paraId="7197C18E"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59 (65.1%)</w:t>
            </w:r>
          </w:p>
        </w:tc>
        <w:tc>
          <w:tcPr>
            <w:tcW w:w="0" w:type="auto"/>
          </w:tcPr>
          <w:p w14:paraId="65E95846" w14:textId="77777777" w:rsidR="00AF72C8" w:rsidRPr="004F569D" w:rsidRDefault="00AF72C8"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F72C8" w:rsidRPr="004F569D" w14:paraId="4BEAA62D"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5E44BDBC"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 xml:space="preserve">Duration of </w:t>
            </w:r>
            <w:r>
              <w:rPr>
                <w:rFonts w:ascii="Calibri" w:eastAsia="Calibri" w:hAnsi="Calibri" w:cs="Times New Roman"/>
              </w:rPr>
              <w:t>ECLS</w:t>
            </w:r>
            <w:r w:rsidRPr="004F569D">
              <w:rPr>
                <w:rFonts w:ascii="Calibri" w:eastAsia="Calibri" w:hAnsi="Calibri" w:cs="Times New Roman"/>
              </w:rPr>
              <w:t>, days</w:t>
            </w:r>
          </w:p>
        </w:tc>
        <w:tc>
          <w:tcPr>
            <w:tcW w:w="0" w:type="auto"/>
          </w:tcPr>
          <w:p w14:paraId="0E2FB1B0"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1.17 (6.71 to 18.21)</w:t>
            </w:r>
          </w:p>
        </w:tc>
        <w:tc>
          <w:tcPr>
            <w:tcW w:w="0" w:type="auto"/>
          </w:tcPr>
          <w:p w14:paraId="56C05EFD"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8.75 (5.92 to 12.79)</w:t>
            </w:r>
          </w:p>
        </w:tc>
        <w:tc>
          <w:tcPr>
            <w:tcW w:w="0" w:type="auto"/>
          </w:tcPr>
          <w:p w14:paraId="2D08F6A3" w14:textId="77777777" w:rsidR="00AF72C8" w:rsidRPr="004F569D" w:rsidRDefault="00AF72C8"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F72C8" w:rsidRPr="004F569D" w14:paraId="724EF68F"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03F5F9D2"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Cannulation method</w:t>
            </w:r>
          </w:p>
        </w:tc>
        <w:tc>
          <w:tcPr>
            <w:tcW w:w="0" w:type="auto"/>
          </w:tcPr>
          <w:p w14:paraId="0E7DAF3B"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p>
        </w:tc>
        <w:tc>
          <w:tcPr>
            <w:tcW w:w="0" w:type="auto"/>
          </w:tcPr>
          <w:p w14:paraId="06B817EB"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p>
        </w:tc>
        <w:tc>
          <w:tcPr>
            <w:tcW w:w="0" w:type="auto"/>
          </w:tcPr>
          <w:p w14:paraId="5F7A4FA9" w14:textId="77777777" w:rsidR="00AF72C8" w:rsidRPr="004F569D" w:rsidRDefault="00AF72C8"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p>
        </w:tc>
      </w:tr>
      <w:tr w:rsidR="00AF72C8" w:rsidRPr="004F569D" w14:paraId="08DF7EAD"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5A55C8EE"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    VA</w:t>
            </w:r>
          </w:p>
        </w:tc>
        <w:tc>
          <w:tcPr>
            <w:tcW w:w="0" w:type="auto"/>
          </w:tcPr>
          <w:p w14:paraId="280A2B67"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092 (88.1%)</w:t>
            </w:r>
          </w:p>
        </w:tc>
        <w:tc>
          <w:tcPr>
            <w:tcW w:w="0" w:type="auto"/>
          </w:tcPr>
          <w:p w14:paraId="292FD933"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655 (93.2%)</w:t>
            </w:r>
          </w:p>
        </w:tc>
        <w:tc>
          <w:tcPr>
            <w:tcW w:w="0" w:type="auto"/>
            <w:vMerge w:val="restart"/>
          </w:tcPr>
          <w:p w14:paraId="2BAC37A5" w14:textId="77777777" w:rsidR="00AF72C8" w:rsidRPr="004F569D" w:rsidRDefault="00AF72C8"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001</w:t>
            </w:r>
          </w:p>
        </w:tc>
      </w:tr>
      <w:tr w:rsidR="00AF72C8" w:rsidRPr="004F569D" w14:paraId="48F50F76"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010B5C23"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    VV</w:t>
            </w:r>
          </w:p>
        </w:tc>
        <w:tc>
          <w:tcPr>
            <w:tcW w:w="0" w:type="auto"/>
          </w:tcPr>
          <w:p w14:paraId="2BDA616A"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42 (10.2%)</w:t>
            </w:r>
          </w:p>
        </w:tc>
        <w:tc>
          <w:tcPr>
            <w:tcW w:w="0" w:type="auto"/>
          </w:tcPr>
          <w:p w14:paraId="73D7E9E9"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7 (5.3%)</w:t>
            </w:r>
          </w:p>
        </w:tc>
        <w:tc>
          <w:tcPr>
            <w:tcW w:w="0" w:type="auto"/>
            <w:vMerge/>
          </w:tcPr>
          <w:p w14:paraId="3D358326" w14:textId="77777777" w:rsidR="00AF72C8" w:rsidRPr="004F569D" w:rsidRDefault="00AF72C8"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p>
        </w:tc>
      </w:tr>
      <w:tr w:rsidR="00AF72C8" w:rsidRPr="004F569D" w14:paraId="66E7B599"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7C5F06B8"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    Conversion</w:t>
            </w:r>
          </w:p>
        </w:tc>
        <w:tc>
          <w:tcPr>
            <w:tcW w:w="0" w:type="auto"/>
          </w:tcPr>
          <w:p w14:paraId="6491AD6A"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5 (1.5%)</w:t>
            </w:r>
          </w:p>
        </w:tc>
        <w:tc>
          <w:tcPr>
            <w:tcW w:w="0" w:type="auto"/>
          </w:tcPr>
          <w:p w14:paraId="43B69CFD"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0 (1.4%)</w:t>
            </w:r>
          </w:p>
        </w:tc>
        <w:tc>
          <w:tcPr>
            <w:tcW w:w="0" w:type="auto"/>
            <w:vMerge/>
          </w:tcPr>
          <w:p w14:paraId="4FB17BD0" w14:textId="77777777" w:rsidR="00AF72C8" w:rsidRPr="004F569D" w:rsidRDefault="00AF72C8"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r>
      <w:tr w:rsidR="00AF72C8" w:rsidRPr="004F569D" w14:paraId="15BFCADE"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22EA305"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    VVA</w:t>
            </w:r>
          </w:p>
        </w:tc>
        <w:tc>
          <w:tcPr>
            <w:tcW w:w="0" w:type="auto"/>
          </w:tcPr>
          <w:p w14:paraId="3230DAFF"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5 (0.2%)</w:t>
            </w:r>
          </w:p>
        </w:tc>
        <w:tc>
          <w:tcPr>
            <w:tcW w:w="0" w:type="auto"/>
          </w:tcPr>
          <w:p w14:paraId="174E3CDC"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 (0.1%)</w:t>
            </w:r>
          </w:p>
        </w:tc>
        <w:tc>
          <w:tcPr>
            <w:tcW w:w="0" w:type="auto"/>
            <w:vMerge/>
          </w:tcPr>
          <w:p w14:paraId="2F817DB1" w14:textId="77777777" w:rsidR="00AF72C8" w:rsidRPr="004F569D" w:rsidRDefault="00AF72C8"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p>
        </w:tc>
      </w:tr>
      <w:tr w:rsidR="00AF72C8" w:rsidRPr="004F569D" w14:paraId="33479E2F"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79D658C6"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Timing of CDH repair</w:t>
            </w:r>
          </w:p>
        </w:tc>
        <w:tc>
          <w:tcPr>
            <w:tcW w:w="0" w:type="auto"/>
          </w:tcPr>
          <w:p w14:paraId="2F1891A0"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c>
          <w:tcPr>
            <w:tcW w:w="0" w:type="auto"/>
          </w:tcPr>
          <w:p w14:paraId="5C977DF7"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c>
          <w:tcPr>
            <w:tcW w:w="0" w:type="auto"/>
          </w:tcPr>
          <w:p w14:paraId="3AC85A93" w14:textId="77777777" w:rsidR="00AF72C8" w:rsidRPr="004F569D" w:rsidRDefault="00AF72C8"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r>
      <w:tr w:rsidR="00AF72C8" w:rsidRPr="004F569D" w14:paraId="0336F5BF"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5D8C3050"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    Pre-</w:t>
            </w:r>
            <w:r>
              <w:rPr>
                <w:rFonts w:ascii="Calibri" w:eastAsia="Calibri" w:hAnsi="Calibri" w:cs="Times New Roman"/>
              </w:rPr>
              <w:t>ECLS</w:t>
            </w:r>
          </w:p>
        </w:tc>
        <w:tc>
          <w:tcPr>
            <w:tcW w:w="0" w:type="auto"/>
          </w:tcPr>
          <w:p w14:paraId="66265297"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18 (9.5%)</w:t>
            </w:r>
          </w:p>
        </w:tc>
        <w:tc>
          <w:tcPr>
            <w:tcW w:w="0" w:type="auto"/>
          </w:tcPr>
          <w:p w14:paraId="673B496A"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03 (14.9%)</w:t>
            </w:r>
          </w:p>
        </w:tc>
        <w:tc>
          <w:tcPr>
            <w:tcW w:w="0" w:type="auto"/>
            <w:vMerge w:val="restart"/>
          </w:tcPr>
          <w:p w14:paraId="687C4A30" w14:textId="77777777" w:rsidR="00AF72C8" w:rsidRPr="004F569D" w:rsidRDefault="00AF72C8"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F72C8" w:rsidRPr="004F569D" w14:paraId="1C92BDFE"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6E7E5FD9"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 xml:space="preserve">    On </w:t>
            </w:r>
            <w:r>
              <w:rPr>
                <w:rFonts w:ascii="Calibri" w:eastAsia="Calibri" w:hAnsi="Calibri" w:cs="Times New Roman"/>
              </w:rPr>
              <w:t>ECLS</w:t>
            </w:r>
          </w:p>
        </w:tc>
        <w:tc>
          <w:tcPr>
            <w:tcW w:w="0" w:type="auto"/>
          </w:tcPr>
          <w:p w14:paraId="01300245"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173 (51.0%)</w:t>
            </w:r>
          </w:p>
        </w:tc>
        <w:tc>
          <w:tcPr>
            <w:tcW w:w="0" w:type="auto"/>
          </w:tcPr>
          <w:p w14:paraId="29D3D3FB"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47 (35.7%)</w:t>
            </w:r>
          </w:p>
        </w:tc>
        <w:tc>
          <w:tcPr>
            <w:tcW w:w="0" w:type="auto"/>
            <w:vMerge/>
          </w:tcPr>
          <w:p w14:paraId="3E77FF87" w14:textId="77777777" w:rsidR="00AF72C8" w:rsidRPr="004F569D" w:rsidRDefault="00AF72C8"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r>
      <w:tr w:rsidR="00AF72C8" w:rsidRPr="004F569D" w14:paraId="7DB4E1CA"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448F7045"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    Post-</w:t>
            </w:r>
            <w:r>
              <w:rPr>
                <w:rFonts w:ascii="Calibri" w:eastAsia="Calibri" w:hAnsi="Calibri" w:cs="Times New Roman"/>
              </w:rPr>
              <w:t>ECLS</w:t>
            </w:r>
          </w:p>
        </w:tc>
        <w:tc>
          <w:tcPr>
            <w:tcW w:w="0" w:type="auto"/>
          </w:tcPr>
          <w:p w14:paraId="4DD2ED58"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600 (26.1%)</w:t>
            </w:r>
          </w:p>
        </w:tc>
        <w:tc>
          <w:tcPr>
            <w:tcW w:w="0" w:type="auto"/>
          </w:tcPr>
          <w:p w14:paraId="2FE8207C" w14:textId="77777777" w:rsidR="00AF72C8" w:rsidRPr="004F569D" w:rsidRDefault="00AF72C8"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54 (36.8%)</w:t>
            </w:r>
          </w:p>
        </w:tc>
        <w:tc>
          <w:tcPr>
            <w:tcW w:w="0" w:type="auto"/>
            <w:vMerge/>
          </w:tcPr>
          <w:p w14:paraId="773314E1" w14:textId="77777777" w:rsidR="00AF72C8" w:rsidRPr="004F569D" w:rsidRDefault="00AF72C8"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p>
        </w:tc>
      </w:tr>
      <w:tr w:rsidR="00AF72C8" w:rsidRPr="004F569D" w14:paraId="72E6B773"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1F46EB82" w14:textId="77777777" w:rsidR="00AF72C8" w:rsidRPr="004F569D" w:rsidRDefault="00AF72C8" w:rsidP="00810341">
            <w:pPr>
              <w:spacing w:line="276" w:lineRule="auto"/>
              <w:rPr>
                <w:rFonts w:ascii="Calibri" w:eastAsia="Calibri" w:hAnsi="Calibri" w:cs="Times New Roman"/>
              </w:rPr>
            </w:pPr>
            <w:r w:rsidRPr="004F569D">
              <w:rPr>
                <w:rFonts w:ascii="Calibri" w:eastAsia="Calibri" w:hAnsi="Calibri" w:cs="Times New Roman"/>
              </w:rPr>
              <w:t>    None</w:t>
            </w:r>
          </w:p>
        </w:tc>
        <w:tc>
          <w:tcPr>
            <w:tcW w:w="0" w:type="auto"/>
          </w:tcPr>
          <w:p w14:paraId="7EC5AE11"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09 (13.4%)</w:t>
            </w:r>
          </w:p>
        </w:tc>
        <w:tc>
          <w:tcPr>
            <w:tcW w:w="0" w:type="auto"/>
          </w:tcPr>
          <w:p w14:paraId="00B3CC33" w14:textId="77777777" w:rsidR="00AF72C8" w:rsidRPr="004F569D" w:rsidRDefault="00AF72C8"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87 (12.6%)</w:t>
            </w:r>
          </w:p>
        </w:tc>
        <w:tc>
          <w:tcPr>
            <w:tcW w:w="0" w:type="auto"/>
            <w:vMerge/>
          </w:tcPr>
          <w:p w14:paraId="0CAD641F" w14:textId="77777777" w:rsidR="00AF72C8" w:rsidRPr="004F569D" w:rsidRDefault="00AF72C8"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r>
    </w:tbl>
    <w:p w14:paraId="1818B958" w14:textId="77777777" w:rsidR="00AF72C8" w:rsidRPr="004F569D" w:rsidRDefault="00AF72C8" w:rsidP="00AF72C8">
      <w:pPr>
        <w:rPr>
          <w:rFonts w:ascii="Calibri" w:eastAsia="Calibri" w:hAnsi="Calibri" w:cs="Times New Roman"/>
        </w:rPr>
      </w:pPr>
      <w:r w:rsidRPr="004F569D">
        <w:rPr>
          <w:rFonts w:ascii="Calibri" w:eastAsia="Calibri" w:hAnsi="Calibri" w:cs="Times New Roman"/>
          <w:b/>
          <w:bCs/>
        </w:rPr>
        <w:t xml:space="preserve">Table 2. Criteria at starting </w:t>
      </w:r>
      <w:r>
        <w:rPr>
          <w:rFonts w:ascii="Calibri" w:eastAsia="Calibri" w:hAnsi="Calibri" w:cs="Times New Roman"/>
          <w:b/>
          <w:bCs/>
        </w:rPr>
        <w:t>ECLS</w:t>
      </w:r>
      <w:r w:rsidRPr="004F569D">
        <w:rPr>
          <w:rFonts w:ascii="Calibri" w:eastAsia="Calibri" w:hAnsi="Calibri" w:cs="Times New Roman"/>
          <w:b/>
          <w:bCs/>
        </w:rPr>
        <w:t xml:space="preserve"> and characteristics of </w:t>
      </w:r>
      <w:r>
        <w:rPr>
          <w:rFonts w:ascii="Calibri" w:eastAsia="Calibri" w:hAnsi="Calibri" w:cs="Times New Roman"/>
          <w:b/>
          <w:bCs/>
        </w:rPr>
        <w:t>ECLS</w:t>
      </w:r>
      <w:r w:rsidRPr="004F569D">
        <w:rPr>
          <w:rFonts w:ascii="Calibri" w:eastAsia="Calibri" w:hAnsi="Calibri" w:cs="Times New Roman"/>
          <w:b/>
          <w:bCs/>
        </w:rPr>
        <w:t xml:space="preserve"> in infants treated in North American and European centres.</w:t>
      </w:r>
      <w:r w:rsidRPr="004F569D">
        <w:rPr>
          <w:rFonts w:ascii="Calibri" w:eastAsia="Calibri" w:hAnsi="Calibri" w:cs="Times New Roman"/>
        </w:rPr>
        <w:t xml:space="preserve"> EC</w:t>
      </w:r>
      <w:r>
        <w:rPr>
          <w:rFonts w:ascii="Calibri" w:eastAsia="Calibri" w:hAnsi="Calibri" w:cs="Times New Roman"/>
        </w:rPr>
        <w:t>LS</w:t>
      </w:r>
      <w:r w:rsidRPr="004F569D">
        <w:rPr>
          <w:rFonts w:ascii="Calibri" w:eastAsia="Calibri" w:hAnsi="Calibri" w:cs="Times New Roman"/>
        </w:rPr>
        <w:t xml:space="preserve"> = extracorporeal</w:t>
      </w:r>
      <w:r>
        <w:rPr>
          <w:rFonts w:ascii="Calibri" w:eastAsia="Calibri" w:hAnsi="Calibri" w:cs="Times New Roman"/>
        </w:rPr>
        <w:t xml:space="preserve"> life support</w:t>
      </w:r>
      <w:r w:rsidRPr="004F569D">
        <w:rPr>
          <w:rFonts w:ascii="Calibri" w:eastAsia="Calibri" w:hAnsi="Calibri" w:cs="Times New Roman"/>
        </w:rPr>
        <w:t xml:space="preserve">, CDH = congenital diaphragmatic hernia, VV = </w:t>
      </w:r>
      <w:proofErr w:type="spellStart"/>
      <w:r w:rsidRPr="004F569D">
        <w:rPr>
          <w:rFonts w:ascii="Calibri" w:eastAsia="Calibri" w:hAnsi="Calibri" w:cs="Times New Roman"/>
        </w:rPr>
        <w:t>veno</w:t>
      </w:r>
      <w:proofErr w:type="spellEnd"/>
      <w:r w:rsidRPr="004F569D">
        <w:rPr>
          <w:rFonts w:ascii="Calibri" w:eastAsia="Calibri" w:hAnsi="Calibri" w:cs="Times New Roman"/>
        </w:rPr>
        <w:t xml:space="preserve">-venous, VA = </w:t>
      </w:r>
      <w:proofErr w:type="spellStart"/>
      <w:r w:rsidRPr="004F569D">
        <w:rPr>
          <w:rFonts w:ascii="Calibri" w:eastAsia="Calibri" w:hAnsi="Calibri" w:cs="Times New Roman"/>
        </w:rPr>
        <w:t>veno</w:t>
      </w:r>
      <w:proofErr w:type="spellEnd"/>
      <w:r w:rsidRPr="004F569D">
        <w:rPr>
          <w:rFonts w:ascii="Calibri" w:eastAsia="Calibri" w:hAnsi="Calibri" w:cs="Times New Roman"/>
        </w:rPr>
        <w:t xml:space="preserve">-arterial, VVA = </w:t>
      </w:r>
      <w:proofErr w:type="spellStart"/>
      <w:r w:rsidRPr="004F569D">
        <w:rPr>
          <w:rFonts w:ascii="Calibri" w:eastAsia="Calibri" w:hAnsi="Calibri" w:cs="Times New Roman"/>
        </w:rPr>
        <w:t>veno</w:t>
      </w:r>
      <w:proofErr w:type="spellEnd"/>
      <w:r w:rsidRPr="004F569D">
        <w:rPr>
          <w:rFonts w:ascii="Calibri" w:eastAsia="Calibri" w:hAnsi="Calibri" w:cs="Times New Roman"/>
        </w:rPr>
        <w:t>–</w:t>
      </w:r>
      <w:proofErr w:type="spellStart"/>
      <w:r w:rsidRPr="004F569D">
        <w:rPr>
          <w:rFonts w:ascii="Calibri" w:eastAsia="Calibri" w:hAnsi="Calibri" w:cs="Times New Roman"/>
        </w:rPr>
        <w:t>veno</w:t>
      </w:r>
      <w:proofErr w:type="spellEnd"/>
      <w:r w:rsidRPr="004F569D">
        <w:rPr>
          <w:rFonts w:ascii="Calibri" w:eastAsia="Calibri" w:hAnsi="Calibri" w:cs="Times New Roman"/>
        </w:rPr>
        <w:t>–arterial. Data are n (%) or median (IQR).</w:t>
      </w:r>
    </w:p>
    <w:tbl>
      <w:tblPr>
        <w:tblStyle w:val="ListTable4-Accent51"/>
        <w:tblW w:w="0" w:type="auto"/>
        <w:tblLook w:val="04A0" w:firstRow="1" w:lastRow="0" w:firstColumn="1" w:lastColumn="0" w:noHBand="0" w:noVBand="1"/>
      </w:tblPr>
      <w:tblGrid>
        <w:gridCol w:w="1472"/>
        <w:gridCol w:w="1472"/>
        <w:gridCol w:w="2693"/>
        <w:gridCol w:w="1942"/>
        <w:gridCol w:w="880"/>
      </w:tblGrid>
      <w:tr w:rsidR="00AD2E4E" w:rsidRPr="004F569D" w14:paraId="03C2CB3A" w14:textId="77777777" w:rsidTr="008103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B3ED4F" w14:textId="77777777" w:rsidR="00AD2E4E" w:rsidRDefault="00AD2E4E" w:rsidP="00810341">
            <w:pPr>
              <w:spacing w:line="276" w:lineRule="auto"/>
              <w:rPr>
                <w:rFonts w:ascii="Calibri" w:eastAsia="Calibri" w:hAnsi="Calibri" w:cs="Times New Roman"/>
                <w:b w:val="0"/>
                <w:bCs w:val="0"/>
              </w:rPr>
            </w:pPr>
          </w:p>
          <w:p w14:paraId="6A5317BA" w14:textId="77777777" w:rsidR="00EA1E69" w:rsidRPr="004F569D" w:rsidRDefault="00EA1E69" w:rsidP="00810341">
            <w:pPr>
              <w:spacing w:line="276" w:lineRule="auto"/>
              <w:rPr>
                <w:rFonts w:ascii="Calibri" w:eastAsia="Calibri" w:hAnsi="Calibri" w:cs="Times New Roman"/>
              </w:rPr>
            </w:pPr>
          </w:p>
        </w:tc>
        <w:tc>
          <w:tcPr>
            <w:tcW w:w="0" w:type="auto"/>
          </w:tcPr>
          <w:p w14:paraId="10C23169" w14:textId="77777777" w:rsidR="00AD2E4E" w:rsidRPr="004F569D" w:rsidRDefault="00AD2E4E" w:rsidP="00810341">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p>
        </w:tc>
        <w:tc>
          <w:tcPr>
            <w:tcW w:w="0" w:type="auto"/>
          </w:tcPr>
          <w:p w14:paraId="04EE3FC5" w14:textId="77777777" w:rsidR="00AD2E4E" w:rsidRPr="004F569D" w:rsidRDefault="00AD2E4E" w:rsidP="00810341">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North American (n = 2,382)</w:t>
            </w:r>
          </w:p>
        </w:tc>
        <w:tc>
          <w:tcPr>
            <w:tcW w:w="0" w:type="auto"/>
          </w:tcPr>
          <w:p w14:paraId="43112C01" w14:textId="77777777" w:rsidR="00AD2E4E" w:rsidRPr="004F569D" w:rsidRDefault="00AD2E4E" w:rsidP="00810341">
            <w:pPr>
              <w:spacing w:line="276"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European (n = 705)</w:t>
            </w:r>
          </w:p>
        </w:tc>
        <w:tc>
          <w:tcPr>
            <w:tcW w:w="0" w:type="auto"/>
          </w:tcPr>
          <w:p w14:paraId="04D1E820" w14:textId="77777777" w:rsidR="00AD2E4E" w:rsidRPr="004F569D" w:rsidRDefault="00AD2E4E" w:rsidP="00810341">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p value</w:t>
            </w:r>
          </w:p>
        </w:tc>
      </w:tr>
      <w:tr w:rsidR="00AD2E4E" w:rsidRPr="004F569D" w14:paraId="5E89BFED"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2FB1B01"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Mortality</w:t>
            </w:r>
          </w:p>
        </w:tc>
        <w:tc>
          <w:tcPr>
            <w:tcW w:w="0" w:type="auto"/>
          </w:tcPr>
          <w:p w14:paraId="5647D246"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141 (47.9%)</w:t>
            </w:r>
          </w:p>
        </w:tc>
        <w:tc>
          <w:tcPr>
            <w:tcW w:w="0" w:type="auto"/>
          </w:tcPr>
          <w:p w14:paraId="1C5AAA43"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80 (39.7%)</w:t>
            </w:r>
          </w:p>
        </w:tc>
        <w:tc>
          <w:tcPr>
            <w:tcW w:w="0" w:type="auto"/>
          </w:tcPr>
          <w:p w14:paraId="5D429638" w14:textId="77777777" w:rsidR="00AD2E4E" w:rsidRPr="004F569D" w:rsidRDefault="00AD2E4E"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D2E4E" w:rsidRPr="004F569D" w14:paraId="03FCC1D8"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6594E247"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Length of stay</w:t>
            </w:r>
            <w:r w:rsidRPr="004F569D">
              <w:rPr>
                <w:rFonts w:ascii="Calibri" w:eastAsia="Calibri" w:hAnsi="Calibri" w:cs="Times New Roman"/>
                <w:vertAlign w:val="superscript"/>
              </w:rPr>
              <w:t>$</w:t>
            </w:r>
            <w:r w:rsidRPr="004F569D">
              <w:rPr>
                <w:rFonts w:ascii="Calibri" w:eastAsia="Calibri" w:hAnsi="Calibri" w:cs="Times New Roman"/>
              </w:rPr>
              <w:t>, days</w:t>
            </w:r>
          </w:p>
        </w:tc>
        <w:tc>
          <w:tcPr>
            <w:tcW w:w="0" w:type="auto"/>
          </w:tcPr>
          <w:p w14:paraId="1BB9AF50"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86 (59 to 130)</w:t>
            </w:r>
          </w:p>
        </w:tc>
        <w:tc>
          <w:tcPr>
            <w:tcW w:w="0" w:type="auto"/>
          </w:tcPr>
          <w:p w14:paraId="3D874AA8"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7 (23 to 79)</w:t>
            </w:r>
          </w:p>
        </w:tc>
        <w:tc>
          <w:tcPr>
            <w:tcW w:w="0" w:type="auto"/>
          </w:tcPr>
          <w:p w14:paraId="0A47EA86" w14:textId="77777777" w:rsidR="00AD2E4E" w:rsidRPr="004F569D" w:rsidRDefault="00AD2E4E"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D2E4E" w:rsidRPr="004F569D" w14:paraId="5DB1796B"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12A52090" w14:textId="77777777" w:rsidR="00AD2E4E" w:rsidRPr="004F569D" w:rsidRDefault="00AD2E4E" w:rsidP="00810341">
            <w:pPr>
              <w:spacing w:line="276" w:lineRule="auto"/>
              <w:rPr>
                <w:rFonts w:ascii="Calibri" w:eastAsia="Calibri" w:hAnsi="Calibri" w:cs="Times New Roman"/>
                <w:vertAlign w:val="superscript"/>
              </w:rPr>
            </w:pPr>
            <w:r w:rsidRPr="004F569D">
              <w:rPr>
                <w:rFonts w:ascii="Calibri" w:eastAsia="Calibri" w:hAnsi="Calibri" w:cs="Times New Roman"/>
              </w:rPr>
              <w:t>Any complication</w:t>
            </w:r>
            <w:r w:rsidRPr="004F569D">
              <w:rPr>
                <w:rFonts w:ascii="Calibri" w:eastAsia="Calibri" w:hAnsi="Calibri" w:cs="Times New Roman"/>
                <w:vertAlign w:val="superscript"/>
              </w:rPr>
              <w:t>&amp;</w:t>
            </w:r>
          </w:p>
        </w:tc>
        <w:tc>
          <w:tcPr>
            <w:tcW w:w="0" w:type="auto"/>
          </w:tcPr>
          <w:p w14:paraId="63DEE46A"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804 (75.7%)</w:t>
            </w:r>
          </w:p>
        </w:tc>
        <w:tc>
          <w:tcPr>
            <w:tcW w:w="0" w:type="auto"/>
          </w:tcPr>
          <w:p w14:paraId="78EDA7DF"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49 (63.7%)</w:t>
            </w:r>
          </w:p>
        </w:tc>
        <w:tc>
          <w:tcPr>
            <w:tcW w:w="0" w:type="auto"/>
          </w:tcPr>
          <w:p w14:paraId="504E0F65" w14:textId="77777777" w:rsidR="00AD2E4E" w:rsidRPr="004F569D" w:rsidRDefault="00AD2E4E"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D2E4E" w:rsidRPr="004F569D" w14:paraId="01F8FF75"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7C8BF501"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 xml:space="preserve">   Mechanical complication</w:t>
            </w:r>
          </w:p>
        </w:tc>
        <w:tc>
          <w:tcPr>
            <w:tcW w:w="0" w:type="auto"/>
          </w:tcPr>
          <w:p w14:paraId="2043203A"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344 (56.4%)</w:t>
            </w:r>
          </w:p>
        </w:tc>
        <w:tc>
          <w:tcPr>
            <w:tcW w:w="0" w:type="auto"/>
          </w:tcPr>
          <w:p w14:paraId="4A380419"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89 (41.0%)</w:t>
            </w:r>
          </w:p>
        </w:tc>
        <w:tc>
          <w:tcPr>
            <w:tcW w:w="0" w:type="auto"/>
          </w:tcPr>
          <w:p w14:paraId="6202014E" w14:textId="77777777" w:rsidR="00AD2E4E" w:rsidRPr="004F569D" w:rsidRDefault="00AD2E4E"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D2E4E" w:rsidRPr="004F569D" w14:paraId="6802AFC8"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486CD11E"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 xml:space="preserve">   Haemorrhagic complication</w:t>
            </w:r>
          </w:p>
        </w:tc>
        <w:tc>
          <w:tcPr>
            <w:tcW w:w="0" w:type="auto"/>
          </w:tcPr>
          <w:p w14:paraId="119F4CC9"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44 (14.4%)</w:t>
            </w:r>
          </w:p>
        </w:tc>
        <w:tc>
          <w:tcPr>
            <w:tcW w:w="0" w:type="auto"/>
          </w:tcPr>
          <w:p w14:paraId="2751802E"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22 (17.3%)</w:t>
            </w:r>
          </w:p>
        </w:tc>
        <w:tc>
          <w:tcPr>
            <w:tcW w:w="0" w:type="auto"/>
          </w:tcPr>
          <w:p w14:paraId="7CAF3149" w14:textId="77777777" w:rsidR="00AD2E4E" w:rsidRPr="004F569D" w:rsidRDefault="00AD2E4E"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06</w:t>
            </w:r>
          </w:p>
        </w:tc>
      </w:tr>
      <w:tr w:rsidR="00AD2E4E" w:rsidRPr="004F569D" w14:paraId="044BB00D"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4A1E8C02"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 xml:space="preserve">   Neurologic complication</w:t>
            </w:r>
          </w:p>
        </w:tc>
        <w:tc>
          <w:tcPr>
            <w:tcW w:w="0" w:type="auto"/>
          </w:tcPr>
          <w:p w14:paraId="10EE0857"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00 (12.6%)</w:t>
            </w:r>
          </w:p>
        </w:tc>
        <w:tc>
          <w:tcPr>
            <w:tcW w:w="0" w:type="auto"/>
          </w:tcPr>
          <w:p w14:paraId="16C29C64"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60 (8.5%)</w:t>
            </w:r>
          </w:p>
        </w:tc>
        <w:tc>
          <w:tcPr>
            <w:tcW w:w="0" w:type="auto"/>
          </w:tcPr>
          <w:p w14:paraId="42F6774D" w14:textId="77777777" w:rsidR="00AD2E4E" w:rsidRPr="004F569D" w:rsidRDefault="00AD2E4E"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003</w:t>
            </w:r>
          </w:p>
        </w:tc>
      </w:tr>
      <w:tr w:rsidR="00AD2E4E" w:rsidRPr="004F569D" w14:paraId="2D3ED80D"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6AD857D"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 xml:space="preserve">   Renal complication</w:t>
            </w:r>
          </w:p>
        </w:tc>
        <w:tc>
          <w:tcPr>
            <w:tcW w:w="0" w:type="auto"/>
          </w:tcPr>
          <w:p w14:paraId="29E6F10A"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698 (29.3%)</w:t>
            </w:r>
          </w:p>
        </w:tc>
        <w:tc>
          <w:tcPr>
            <w:tcW w:w="0" w:type="auto"/>
          </w:tcPr>
          <w:p w14:paraId="1BB9E44D"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35 (19.1%)</w:t>
            </w:r>
          </w:p>
        </w:tc>
        <w:tc>
          <w:tcPr>
            <w:tcW w:w="0" w:type="auto"/>
          </w:tcPr>
          <w:p w14:paraId="45782561" w14:textId="77777777" w:rsidR="00AD2E4E" w:rsidRPr="004F569D" w:rsidRDefault="00AD2E4E"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D2E4E" w:rsidRPr="004F569D" w14:paraId="1B08D590"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5EF32E15"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 xml:space="preserve">   Cardiovascular complication</w:t>
            </w:r>
          </w:p>
        </w:tc>
        <w:tc>
          <w:tcPr>
            <w:tcW w:w="0" w:type="auto"/>
          </w:tcPr>
          <w:p w14:paraId="323BC0C9"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85 (12.0%)</w:t>
            </w:r>
          </w:p>
        </w:tc>
        <w:tc>
          <w:tcPr>
            <w:tcW w:w="0" w:type="auto"/>
          </w:tcPr>
          <w:p w14:paraId="395F9ABD"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4 (6.2%)</w:t>
            </w:r>
          </w:p>
        </w:tc>
        <w:tc>
          <w:tcPr>
            <w:tcW w:w="0" w:type="auto"/>
          </w:tcPr>
          <w:p w14:paraId="23C01596" w14:textId="77777777" w:rsidR="00AD2E4E" w:rsidRPr="004F569D" w:rsidRDefault="00AD2E4E"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D2E4E" w:rsidRPr="004F569D" w14:paraId="6438B05D"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3CF5C663"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 xml:space="preserve">   Pulmonary complication</w:t>
            </w:r>
          </w:p>
        </w:tc>
        <w:tc>
          <w:tcPr>
            <w:tcW w:w="0" w:type="auto"/>
          </w:tcPr>
          <w:p w14:paraId="3BC88BF9"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45 (10.3%)</w:t>
            </w:r>
          </w:p>
        </w:tc>
        <w:tc>
          <w:tcPr>
            <w:tcW w:w="0" w:type="auto"/>
          </w:tcPr>
          <w:p w14:paraId="17AE984A"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94 (13.3%)</w:t>
            </w:r>
          </w:p>
        </w:tc>
        <w:tc>
          <w:tcPr>
            <w:tcW w:w="0" w:type="auto"/>
          </w:tcPr>
          <w:p w14:paraId="201517A4" w14:textId="77777777" w:rsidR="00AD2E4E" w:rsidRPr="004F569D" w:rsidRDefault="00AD2E4E"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02</w:t>
            </w:r>
          </w:p>
        </w:tc>
      </w:tr>
      <w:tr w:rsidR="00AD2E4E" w:rsidRPr="004F569D" w14:paraId="749C2F18"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6DD2CC0E"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 xml:space="preserve">   Infectious complication</w:t>
            </w:r>
          </w:p>
        </w:tc>
        <w:tc>
          <w:tcPr>
            <w:tcW w:w="0" w:type="auto"/>
          </w:tcPr>
          <w:p w14:paraId="4AEB20FB"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0 (0.4%)</w:t>
            </w:r>
          </w:p>
        </w:tc>
        <w:tc>
          <w:tcPr>
            <w:tcW w:w="0" w:type="auto"/>
          </w:tcPr>
          <w:p w14:paraId="395D2C9A"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 (0.0%)</w:t>
            </w:r>
          </w:p>
        </w:tc>
        <w:tc>
          <w:tcPr>
            <w:tcW w:w="0" w:type="auto"/>
          </w:tcPr>
          <w:p w14:paraId="4684ED9B" w14:textId="77777777" w:rsidR="00AD2E4E" w:rsidRPr="004F569D" w:rsidRDefault="00AD2E4E"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09</w:t>
            </w:r>
          </w:p>
        </w:tc>
      </w:tr>
      <w:tr w:rsidR="00AD2E4E" w:rsidRPr="004F569D" w14:paraId="335074D4"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6C7991E"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 xml:space="preserve">   Metabolic complication</w:t>
            </w:r>
          </w:p>
        </w:tc>
        <w:tc>
          <w:tcPr>
            <w:tcW w:w="0" w:type="auto"/>
          </w:tcPr>
          <w:p w14:paraId="5249CEDE"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80 (20.2%)</w:t>
            </w:r>
          </w:p>
        </w:tc>
        <w:tc>
          <w:tcPr>
            <w:tcW w:w="0" w:type="auto"/>
          </w:tcPr>
          <w:p w14:paraId="7491F29D"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34 (4.8%)</w:t>
            </w:r>
          </w:p>
        </w:tc>
        <w:tc>
          <w:tcPr>
            <w:tcW w:w="0" w:type="auto"/>
          </w:tcPr>
          <w:p w14:paraId="1E155451" w14:textId="77777777" w:rsidR="00AD2E4E" w:rsidRPr="004F569D" w:rsidRDefault="00AD2E4E"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lt;0.001</w:t>
            </w:r>
          </w:p>
        </w:tc>
      </w:tr>
      <w:tr w:rsidR="00AD2E4E" w:rsidRPr="004F569D" w14:paraId="2BBA2E7D"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309EB4D8"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 xml:space="preserve">   Limb complication</w:t>
            </w:r>
          </w:p>
        </w:tc>
        <w:tc>
          <w:tcPr>
            <w:tcW w:w="0" w:type="auto"/>
          </w:tcPr>
          <w:p w14:paraId="538C956A"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2 (0.5%)</w:t>
            </w:r>
          </w:p>
        </w:tc>
        <w:tc>
          <w:tcPr>
            <w:tcW w:w="0" w:type="auto"/>
          </w:tcPr>
          <w:p w14:paraId="534CE045"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2 (0.3%)</w:t>
            </w:r>
          </w:p>
        </w:tc>
        <w:tc>
          <w:tcPr>
            <w:tcW w:w="0" w:type="auto"/>
          </w:tcPr>
          <w:p w14:paraId="47448BF6" w14:textId="77777777" w:rsidR="00AD2E4E" w:rsidRPr="004F569D" w:rsidRDefault="00AD2E4E"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45</w:t>
            </w:r>
          </w:p>
        </w:tc>
      </w:tr>
      <w:tr w:rsidR="00AD2E4E" w:rsidRPr="004F569D" w14:paraId="447024B5" w14:textId="77777777" w:rsidTr="0081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0964E40"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Severe neurological injury</w:t>
            </w:r>
          </w:p>
        </w:tc>
        <w:tc>
          <w:tcPr>
            <w:tcW w:w="0" w:type="auto"/>
          </w:tcPr>
          <w:p w14:paraId="4144A2C0"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89 (7.9%)</w:t>
            </w:r>
          </w:p>
        </w:tc>
        <w:tc>
          <w:tcPr>
            <w:tcW w:w="0" w:type="auto"/>
          </w:tcPr>
          <w:p w14:paraId="01246DC1" w14:textId="77777777" w:rsidR="00AD2E4E" w:rsidRPr="004F569D" w:rsidRDefault="00AD2E4E" w:rsidP="00810341">
            <w:pPr>
              <w:spacing w:line="276"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5 (6.4%)</w:t>
            </w:r>
          </w:p>
        </w:tc>
        <w:tc>
          <w:tcPr>
            <w:tcW w:w="0" w:type="auto"/>
          </w:tcPr>
          <w:p w14:paraId="6D933BF5" w14:textId="77777777" w:rsidR="00AD2E4E" w:rsidRPr="004F569D" w:rsidRDefault="00AD2E4E" w:rsidP="00810341">
            <w:pPr>
              <w:spacing w:line="276" w:lineRule="auto"/>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17</w:t>
            </w:r>
          </w:p>
        </w:tc>
      </w:tr>
      <w:tr w:rsidR="00AD2E4E" w:rsidRPr="004F569D" w14:paraId="5DA96C23" w14:textId="77777777" w:rsidTr="00810341">
        <w:tc>
          <w:tcPr>
            <w:cnfStyle w:val="001000000000" w:firstRow="0" w:lastRow="0" w:firstColumn="1" w:lastColumn="0" w:oddVBand="0" w:evenVBand="0" w:oddHBand="0" w:evenHBand="0" w:firstRowFirstColumn="0" w:firstRowLastColumn="0" w:lastRowFirstColumn="0" w:lastRowLastColumn="0"/>
            <w:tcW w:w="0" w:type="auto"/>
            <w:gridSpan w:val="2"/>
          </w:tcPr>
          <w:p w14:paraId="1D3D1F21" w14:textId="77777777" w:rsidR="00AD2E4E" w:rsidRPr="004F569D" w:rsidRDefault="00AD2E4E" w:rsidP="00810341">
            <w:pPr>
              <w:spacing w:line="276" w:lineRule="auto"/>
              <w:rPr>
                <w:rFonts w:ascii="Calibri" w:eastAsia="Calibri" w:hAnsi="Calibri" w:cs="Times New Roman"/>
              </w:rPr>
            </w:pPr>
            <w:r w:rsidRPr="004F569D">
              <w:rPr>
                <w:rFonts w:ascii="Calibri" w:eastAsia="Calibri" w:hAnsi="Calibri" w:cs="Times New Roman"/>
              </w:rPr>
              <w:t>Positive blood culture</w:t>
            </w:r>
          </w:p>
        </w:tc>
        <w:tc>
          <w:tcPr>
            <w:tcW w:w="0" w:type="auto"/>
          </w:tcPr>
          <w:p w14:paraId="4CDFF3A1"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176 (7.4%)</w:t>
            </w:r>
          </w:p>
        </w:tc>
        <w:tc>
          <w:tcPr>
            <w:tcW w:w="0" w:type="auto"/>
          </w:tcPr>
          <w:p w14:paraId="46923BA2" w14:textId="77777777" w:rsidR="00AD2E4E" w:rsidRPr="004F569D" w:rsidRDefault="00AD2E4E" w:rsidP="00810341">
            <w:pPr>
              <w:spacing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44 (6.2%)</w:t>
            </w:r>
          </w:p>
        </w:tc>
        <w:tc>
          <w:tcPr>
            <w:tcW w:w="0" w:type="auto"/>
          </w:tcPr>
          <w:p w14:paraId="73068F03" w14:textId="77777777" w:rsidR="00AD2E4E" w:rsidRPr="004F569D" w:rsidRDefault="00AD2E4E" w:rsidP="00810341">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4F569D">
              <w:rPr>
                <w:rFonts w:ascii="Calibri" w:eastAsia="Calibri" w:hAnsi="Calibri" w:cs="Times New Roman"/>
              </w:rPr>
              <w:t>0.30</w:t>
            </w:r>
          </w:p>
        </w:tc>
      </w:tr>
    </w:tbl>
    <w:p w14:paraId="47A652E8" w14:textId="77777777" w:rsidR="00AD2E4E" w:rsidRPr="004F569D" w:rsidRDefault="00AD2E4E" w:rsidP="00AD2E4E">
      <w:pPr>
        <w:rPr>
          <w:rFonts w:ascii="Calibri" w:eastAsia="Calibri" w:hAnsi="Calibri" w:cs="Times New Roman"/>
        </w:rPr>
      </w:pPr>
      <w:r w:rsidRPr="004F569D">
        <w:rPr>
          <w:rFonts w:ascii="Calibri" w:eastAsia="Calibri" w:hAnsi="Calibri" w:cs="Times New Roman"/>
          <w:b/>
          <w:bCs/>
        </w:rPr>
        <w:t>Table 3. Outcomes of infants treated in North American and European centres.</w:t>
      </w:r>
      <w:r w:rsidRPr="004F569D">
        <w:rPr>
          <w:rFonts w:ascii="Calibri" w:eastAsia="Calibri" w:hAnsi="Calibri" w:cs="Times New Roman"/>
        </w:rPr>
        <w:t xml:space="preserve"> $=Survivors only, &amp; = some infants experienced more than one type of complications. Data are n (%) or median (IQR).</w:t>
      </w:r>
    </w:p>
    <w:p w14:paraId="52C7601A" w14:textId="77777777" w:rsidR="00AD2E4E" w:rsidRDefault="00AD2E4E" w:rsidP="00AD2E4E"/>
    <w:p w14:paraId="2743449B" w14:textId="77777777" w:rsidR="00EA1E69" w:rsidRDefault="00EA1E69" w:rsidP="00AD2E4E"/>
    <w:p w14:paraId="06CBFDCA" w14:textId="77777777" w:rsidR="00EA1E69" w:rsidRDefault="00EA1E69" w:rsidP="00AD2E4E"/>
    <w:tbl>
      <w:tblPr>
        <w:tblStyle w:val="TableGrid1"/>
        <w:tblW w:w="0" w:type="auto"/>
        <w:tblLook w:val="04A0" w:firstRow="1" w:lastRow="0" w:firstColumn="1" w:lastColumn="0" w:noHBand="0" w:noVBand="1"/>
      </w:tblPr>
      <w:tblGrid>
        <w:gridCol w:w="1333"/>
        <w:gridCol w:w="1712"/>
        <w:gridCol w:w="849"/>
        <w:gridCol w:w="1712"/>
        <w:gridCol w:w="849"/>
        <w:gridCol w:w="1712"/>
        <w:gridCol w:w="849"/>
      </w:tblGrid>
      <w:tr w:rsidR="002E58B5" w:rsidRPr="004F569D" w14:paraId="310289D8" w14:textId="77777777" w:rsidTr="00810341">
        <w:tc>
          <w:tcPr>
            <w:tcW w:w="0" w:type="auto"/>
            <w:gridSpan w:val="7"/>
            <w:shd w:val="clear" w:color="auto" w:fill="5B9BD5"/>
          </w:tcPr>
          <w:p w14:paraId="79CFB93E" w14:textId="77777777" w:rsidR="002E58B5" w:rsidRPr="004F569D" w:rsidRDefault="002E58B5" w:rsidP="00810341">
            <w:pPr>
              <w:jc w:val="center"/>
              <w:rPr>
                <w:rFonts w:ascii="Calibri" w:eastAsia="Calibri" w:hAnsi="Calibri" w:cs="Times New Roman"/>
                <w:b/>
                <w:bCs/>
                <w:color w:val="FFFFFF"/>
              </w:rPr>
            </w:pPr>
            <w:r w:rsidRPr="004F569D">
              <w:rPr>
                <w:rFonts w:ascii="Calibri" w:eastAsia="Calibri" w:hAnsi="Calibri" w:cs="Times New Roman"/>
                <w:b/>
                <w:bCs/>
                <w:color w:val="FFFFFF"/>
              </w:rPr>
              <w:lastRenderedPageBreak/>
              <w:t>Mortality</w:t>
            </w:r>
          </w:p>
        </w:tc>
      </w:tr>
      <w:tr w:rsidR="002E58B5" w:rsidRPr="004F569D" w14:paraId="44553238" w14:textId="77777777" w:rsidTr="00810341">
        <w:tc>
          <w:tcPr>
            <w:tcW w:w="0" w:type="auto"/>
            <w:vMerge w:val="restart"/>
          </w:tcPr>
          <w:p w14:paraId="496EF9DC" w14:textId="77777777" w:rsidR="002E58B5" w:rsidRPr="004F569D" w:rsidRDefault="002E58B5" w:rsidP="00810341">
            <w:pPr>
              <w:rPr>
                <w:rFonts w:ascii="Calibri" w:eastAsia="Calibri" w:hAnsi="Calibri" w:cs="Times New Roman"/>
              </w:rPr>
            </w:pPr>
          </w:p>
        </w:tc>
        <w:tc>
          <w:tcPr>
            <w:tcW w:w="0" w:type="auto"/>
            <w:gridSpan w:val="2"/>
            <w:shd w:val="clear" w:color="auto" w:fill="BDD6EE"/>
          </w:tcPr>
          <w:p w14:paraId="41745752" w14:textId="77777777" w:rsidR="002E58B5" w:rsidRPr="004F569D" w:rsidRDefault="002E58B5" w:rsidP="00810341">
            <w:pPr>
              <w:jc w:val="center"/>
              <w:rPr>
                <w:rFonts w:ascii="Calibri" w:eastAsia="Calibri" w:hAnsi="Calibri" w:cs="Times New Roman"/>
                <w:b/>
                <w:bCs/>
              </w:rPr>
            </w:pPr>
            <w:r w:rsidRPr="004F569D">
              <w:rPr>
                <w:rFonts w:ascii="Calibri" w:eastAsia="Calibri" w:hAnsi="Calibri" w:cs="Times New Roman"/>
                <w:b/>
                <w:bCs/>
              </w:rPr>
              <w:t xml:space="preserve">Unadjusted </w:t>
            </w:r>
          </w:p>
        </w:tc>
        <w:tc>
          <w:tcPr>
            <w:tcW w:w="0" w:type="auto"/>
            <w:gridSpan w:val="2"/>
            <w:shd w:val="clear" w:color="auto" w:fill="BDD6EE"/>
          </w:tcPr>
          <w:p w14:paraId="2746BBEF" w14:textId="77777777" w:rsidR="002E58B5" w:rsidRPr="004F569D" w:rsidRDefault="002E58B5" w:rsidP="00810341">
            <w:pPr>
              <w:jc w:val="center"/>
              <w:rPr>
                <w:rFonts w:ascii="Calibri" w:eastAsia="Calibri" w:hAnsi="Calibri" w:cs="Times New Roman"/>
                <w:b/>
                <w:bCs/>
              </w:rPr>
            </w:pPr>
            <w:r w:rsidRPr="004F569D">
              <w:rPr>
                <w:rFonts w:ascii="Calibri" w:eastAsia="Calibri" w:hAnsi="Calibri" w:cs="Times New Roman"/>
                <w:b/>
                <w:bCs/>
              </w:rPr>
              <w:t>PS matched</w:t>
            </w:r>
          </w:p>
        </w:tc>
        <w:tc>
          <w:tcPr>
            <w:tcW w:w="0" w:type="auto"/>
            <w:gridSpan w:val="2"/>
            <w:shd w:val="clear" w:color="auto" w:fill="BDD6EE"/>
          </w:tcPr>
          <w:p w14:paraId="5FA47CD0" w14:textId="77777777" w:rsidR="002E58B5" w:rsidRPr="004F569D" w:rsidRDefault="002E58B5" w:rsidP="00810341">
            <w:pPr>
              <w:jc w:val="center"/>
              <w:rPr>
                <w:rFonts w:ascii="Calibri" w:eastAsia="Calibri" w:hAnsi="Calibri" w:cs="Times New Roman"/>
                <w:b/>
                <w:bCs/>
              </w:rPr>
            </w:pPr>
            <w:r w:rsidRPr="004F569D">
              <w:rPr>
                <w:rFonts w:ascii="Calibri" w:eastAsia="Calibri" w:hAnsi="Calibri" w:cs="Times New Roman"/>
                <w:b/>
                <w:bCs/>
              </w:rPr>
              <w:t>Adjusted* PS matched</w:t>
            </w:r>
          </w:p>
        </w:tc>
      </w:tr>
      <w:tr w:rsidR="002E58B5" w:rsidRPr="004F569D" w14:paraId="738D8854" w14:textId="77777777" w:rsidTr="00810341">
        <w:tc>
          <w:tcPr>
            <w:tcW w:w="0" w:type="auto"/>
            <w:vMerge/>
          </w:tcPr>
          <w:p w14:paraId="13747573" w14:textId="77777777" w:rsidR="002E58B5" w:rsidRPr="004F569D" w:rsidRDefault="002E58B5" w:rsidP="00810341">
            <w:pPr>
              <w:rPr>
                <w:rFonts w:ascii="Calibri" w:eastAsia="Calibri" w:hAnsi="Calibri" w:cs="Times New Roman"/>
              </w:rPr>
            </w:pPr>
          </w:p>
        </w:tc>
        <w:tc>
          <w:tcPr>
            <w:tcW w:w="0" w:type="auto"/>
            <w:shd w:val="clear" w:color="auto" w:fill="DEEAF6"/>
          </w:tcPr>
          <w:p w14:paraId="75CA6DDA"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OR (95% CI)</w:t>
            </w:r>
          </w:p>
        </w:tc>
        <w:tc>
          <w:tcPr>
            <w:tcW w:w="0" w:type="auto"/>
            <w:shd w:val="clear" w:color="auto" w:fill="DEEAF6"/>
          </w:tcPr>
          <w:p w14:paraId="71E5436C"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p value</w:t>
            </w:r>
          </w:p>
        </w:tc>
        <w:tc>
          <w:tcPr>
            <w:tcW w:w="0" w:type="auto"/>
            <w:shd w:val="clear" w:color="auto" w:fill="DEEAF6"/>
          </w:tcPr>
          <w:p w14:paraId="03587090"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OR (95% CI)</w:t>
            </w:r>
          </w:p>
        </w:tc>
        <w:tc>
          <w:tcPr>
            <w:tcW w:w="0" w:type="auto"/>
            <w:shd w:val="clear" w:color="auto" w:fill="DEEAF6"/>
          </w:tcPr>
          <w:p w14:paraId="72E2EE32"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p value</w:t>
            </w:r>
          </w:p>
        </w:tc>
        <w:tc>
          <w:tcPr>
            <w:tcW w:w="0" w:type="auto"/>
            <w:shd w:val="clear" w:color="auto" w:fill="DEEAF6"/>
          </w:tcPr>
          <w:p w14:paraId="06D8E29D"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OR (95% CI)</w:t>
            </w:r>
          </w:p>
        </w:tc>
        <w:tc>
          <w:tcPr>
            <w:tcW w:w="0" w:type="auto"/>
            <w:shd w:val="clear" w:color="auto" w:fill="DEEAF6"/>
          </w:tcPr>
          <w:p w14:paraId="497A4A9F"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p value</w:t>
            </w:r>
          </w:p>
        </w:tc>
      </w:tr>
      <w:tr w:rsidR="002E58B5" w:rsidRPr="004F569D" w14:paraId="5DA7B20A" w14:textId="77777777" w:rsidTr="00810341">
        <w:tc>
          <w:tcPr>
            <w:tcW w:w="0" w:type="auto"/>
          </w:tcPr>
          <w:p w14:paraId="17B4052A"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 xml:space="preserve">European </w:t>
            </w:r>
          </w:p>
        </w:tc>
        <w:tc>
          <w:tcPr>
            <w:tcW w:w="0" w:type="auto"/>
          </w:tcPr>
          <w:p w14:paraId="7036DF77"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Reference</w:t>
            </w:r>
          </w:p>
        </w:tc>
        <w:tc>
          <w:tcPr>
            <w:tcW w:w="0" w:type="auto"/>
            <w:vMerge w:val="restart"/>
          </w:tcPr>
          <w:p w14:paraId="0427D5D0"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lt;0.001</w:t>
            </w:r>
          </w:p>
        </w:tc>
        <w:tc>
          <w:tcPr>
            <w:tcW w:w="0" w:type="auto"/>
          </w:tcPr>
          <w:p w14:paraId="07425087"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Reference</w:t>
            </w:r>
          </w:p>
        </w:tc>
        <w:tc>
          <w:tcPr>
            <w:tcW w:w="0" w:type="auto"/>
            <w:vMerge w:val="restart"/>
          </w:tcPr>
          <w:p w14:paraId="1617F4DB"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0.88</w:t>
            </w:r>
          </w:p>
        </w:tc>
        <w:tc>
          <w:tcPr>
            <w:tcW w:w="0" w:type="auto"/>
          </w:tcPr>
          <w:p w14:paraId="301936AC"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Reference</w:t>
            </w:r>
          </w:p>
        </w:tc>
        <w:tc>
          <w:tcPr>
            <w:tcW w:w="0" w:type="auto"/>
            <w:vMerge w:val="restart"/>
          </w:tcPr>
          <w:p w14:paraId="52533867"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0.60</w:t>
            </w:r>
          </w:p>
        </w:tc>
      </w:tr>
      <w:tr w:rsidR="002E58B5" w:rsidRPr="004F569D" w14:paraId="23C1F1A6" w14:textId="77777777" w:rsidTr="00810341">
        <w:tc>
          <w:tcPr>
            <w:tcW w:w="0" w:type="auto"/>
          </w:tcPr>
          <w:p w14:paraId="056615AF"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 xml:space="preserve">North American </w:t>
            </w:r>
          </w:p>
        </w:tc>
        <w:tc>
          <w:tcPr>
            <w:tcW w:w="0" w:type="auto"/>
          </w:tcPr>
          <w:p w14:paraId="385A8B34"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1.40 (1.18 to 1.66)</w:t>
            </w:r>
          </w:p>
        </w:tc>
        <w:tc>
          <w:tcPr>
            <w:tcW w:w="0" w:type="auto"/>
            <w:vMerge/>
          </w:tcPr>
          <w:p w14:paraId="049B1F50" w14:textId="77777777" w:rsidR="002E58B5" w:rsidRPr="004F569D" w:rsidRDefault="002E58B5" w:rsidP="00810341">
            <w:pPr>
              <w:rPr>
                <w:rFonts w:ascii="Calibri" w:eastAsia="Calibri" w:hAnsi="Calibri" w:cs="Times New Roman"/>
              </w:rPr>
            </w:pPr>
          </w:p>
        </w:tc>
        <w:tc>
          <w:tcPr>
            <w:tcW w:w="0" w:type="auto"/>
          </w:tcPr>
          <w:p w14:paraId="4E0CF63C"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1.02 (0.79 to 1.31)</w:t>
            </w:r>
          </w:p>
        </w:tc>
        <w:tc>
          <w:tcPr>
            <w:tcW w:w="0" w:type="auto"/>
            <w:vMerge/>
          </w:tcPr>
          <w:p w14:paraId="624F4226" w14:textId="77777777" w:rsidR="002E58B5" w:rsidRPr="004F569D" w:rsidRDefault="002E58B5" w:rsidP="00810341">
            <w:pPr>
              <w:rPr>
                <w:rFonts w:ascii="Calibri" w:eastAsia="Calibri" w:hAnsi="Calibri" w:cs="Times New Roman"/>
              </w:rPr>
            </w:pPr>
          </w:p>
        </w:tc>
        <w:tc>
          <w:tcPr>
            <w:tcW w:w="0" w:type="auto"/>
          </w:tcPr>
          <w:p w14:paraId="15A98A4B"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0.93 (0.70 to 1.22)</w:t>
            </w:r>
          </w:p>
        </w:tc>
        <w:tc>
          <w:tcPr>
            <w:tcW w:w="0" w:type="auto"/>
            <w:vMerge/>
          </w:tcPr>
          <w:p w14:paraId="242B1499" w14:textId="77777777" w:rsidR="002E58B5" w:rsidRPr="004F569D" w:rsidRDefault="002E58B5" w:rsidP="00810341">
            <w:pPr>
              <w:rPr>
                <w:rFonts w:ascii="Calibri" w:eastAsia="Calibri" w:hAnsi="Calibri" w:cs="Times New Roman"/>
              </w:rPr>
            </w:pPr>
          </w:p>
        </w:tc>
      </w:tr>
      <w:tr w:rsidR="002E58B5" w:rsidRPr="004F569D" w14:paraId="1E93F649" w14:textId="77777777" w:rsidTr="00810341">
        <w:tc>
          <w:tcPr>
            <w:tcW w:w="0" w:type="auto"/>
            <w:gridSpan w:val="7"/>
            <w:shd w:val="clear" w:color="auto" w:fill="5B9BD5"/>
          </w:tcPr>
          <w:p w14:paraId="62602C64" w14:textId="77777777" w:rsidR="002E58B5" w:rsidRPr="004F569D" w:rsidRDefault="002E58B5" w:rsidP="00810341">
            <w:pPr>
              <w:jc w:val="center"/>
              <w:rPr>
                <w:rFonts w:ascii="Calibri" w:eastAsia="Calibri" w:hAnsi="Calibri" w:cs="Times New Roman"/>
                <w:b/>
                <w:bCs/>
                <w:color w:val="FFFFFF"/>
              </w:rPr>
            </w:pPr>
            <w:r w:rsidRPr="004F569D">
              <w:rPr>
                <w:rFonts w:ascii="Calibri" w:eastAsia="Calibri" w:hAnsi="Calibri" w:cs="Times New Roman"/>
                <w:b/>
                <w:bCs/>
                <w:color w:val="FFFFFF"/>
              </w:rPr>
              <w:t>Any complication</w:t>
            </w:r>
          </w:p>
        </w:tc>
      </w:tr>
      <w:tr w:rsidR="002E58B5" w:rsidRPr="004F569D" w14:paraId="4F5113B8" w14:textId="77777777" w:rsidTr="00810341">
        <w:tc>
          <w:tcPr>
            <w:tcW w:w="0" w:type="auto"/>
            <w:vMerge w:val="restart"/>
          </w:tcPr>
          <w:p w14:paraId="2D5C0EF6" w14:textId="77777777" w:rsidR="002E58B5" w:rsidRPr="004F569D" w:rsidRDefault="002E58B5" w:rsidP="00810341">
            <w:pPr>
              <w:rPr>
                <w:rFonts w:ascii="Calibri" w:eastAsia="Calibri" w:hAnsi="Calibri" w:cs="Times New Roman"/>
              </w:rPr>
            </w:pPr>
          </w:p>
        </w:tc>
        <w:tc>
          <w:tcPr>
            <w:tcW w:w="0" w:type="auto"/>
            <w:gridSpan w:val="2"/>
            <w:shd w:val="clear" w:color="auto" w:fill="BDD6EE"/>
          </w:tcPr>
          <w:p w14:paraId="3FB6AEEF" w14:textId="77777777" w:rsidR="002E58B5" w:rsidRPr="004F569D" w:rsidRDefault="002E58B5" w:rsidP="00810341">
            <w:pPr>
              <w:jc w:val="center"/>
              <w:rPr>
                <w:rFonts w:ascii="Calibri" w:eastAsia="Calibri" w:hAnsi="Calibri" w:cs="Times New Roman"/>
              </w:rPr>
            </w:pPr>
            <w:r w:rsidRPr="004F569D">
              <w:rPr>
                <w:rFonts w:ascii="Calibri" w:eastAsia="Calibri" w:hAnsi="Calibri" w:cs="Times New Roman"/>
                <w:b/>
                <w:bCs/>
              </w:rPr>
              <w:t>Unadjusted</w:t>
            </w:r>
          </w:p>
        </w:tc>
        <w:tc>
          <w:tcPr>
            <w:tcW w:w="0" w:type="auto"/>
            <w:gridSpan w:val="2"/>
            <w:shd w:val="clear" w:color="auto" w:fill="BDD6EE"/>
          </w:tcPr>
          <w:p w14:paraId="5E61F02C" w14:textId="77777777" w:rsidR="002E58B5" w:rsidRPr="004F569D" w:rsidRDefault="002E58B5" w:rsidP="00810341">
            <w:pPr>
              <w:jc w:val="center"/>
              <w:rPr>
                <w:rFonts w:ascii="Calibri" w:eastAsia="Calibri" w:hAnsi="Calibri" w:cs="Times New Roman"/>
              </w:rPr>
            </w:pPr>
            <w:r w:rsidRPr="004F569D">
              <w:rPr>
                <w:rFonts w:ascii="Calibri" w:eastAsia="Calibri" w:hAnsi="Calibri" w:cs="Times New Roman"/>
                <w:b/>
                <w:bCs/>
              </w:rPr>
              <w:t>Propensity score matched</w:t>
            </w:r>
          </w:p>
        </w:tc>
        <w:tc>
          <w:tcPr>
            <w:tcW w:w="0" w:type="auto"/>
            <w:gridSpan w:val="2"/>
            <w:shd w:val="clear" w:color="auto" w:fill="BDD6EE"/>
          </w:tcPr>
          <w:p w14:paraId="6E47B0A8" w14:textId="77777777" w:rsidR="002E58B5" w:rsidRPr="004F569D" w:rsidRDefault="002E58B5" w:rsidP="00810341">
            <w:pPr>
              <w:jc w:val="center"/>
              <w:rPr>
                <w:rFonts w:ascii="Calibri" w:eastAsia="Calibri" w:hAnsi="Calibri" w:cs="Times New Roman"/>
                <w:b/>
                <w:bCs/>
              </w:rPr>
            </w:pPr>
            <w:r w:rsidRPr="004F569D">
              <w:rPr>
                <w:rFonts w:ascii="Calibri" w:eastAsia="Calibri" w:hAnsi="Calibri" w:cs="Times New Roman"/>
                <w:b/>
                <w:bCs/>
              </w:rPr>
              <w:t>Adjusted* PS matched</w:t>
            </w:r>
          </w:p>
        </w:tc>
      </w:tr>
      <w:tr w:rsidR="002E58B5" w:rsidRPr="004F569D" w14:paraId="294B4CA6" w14:textId="77777777" w:rsidTr="00810341">
        <w:tc>
          <w:tcPr>
            <w:tcW w:w="0" w:type="auto"/>
            <w:vMerge/>
          </w:tcPr>
          <w:p w14:paraId="746E48E4" w14:textId="77777777" w:rsidR="002E58B5" w:rsidRPr="004F569D" w:rsidRDefault="002E58B5" w:rsidP="00810341">
            <w:pPr>
              <w:rPr>
                <w:rFonts w:ascii="Calibri" w:eastAsia="Calibri" w:hAnsi="Calibri" w:cs="Times New Roman"/>
              </w:rPr>
            </w:pPr>
          </w:p>
        </w:tc>
        <w:tc>
          <w:tcPr>
            <w:tcW w:w="0" w:type="auto"/>
            <w:shd w:val="clear" w:color="auto" w:fill="DEEAF6"/>
          </w:tcPr>
          <w:p w14:paraId="45EF44DE"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OR (95% CI)</w:t>
            </w:r>
          </w:p>
        </w:tc>
        <w:tc>
          <w:tcPr>
            <w:tcW w:w="0" w:type="auto"/>
            <w:shd w:val="clear" w:color="auto" w:fill="DEEAF6"/>
          </w:tcPr>
          <w:p w14:paraId="0731E42D"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p value</w:t>
            </w:r>
          </w:p>
        </w:tc>
        <w:tc>
          <w:tcPr>
            <w:tcW w:w="0" w:type="auto"/>
            <w:shd w:val="clear" w:color="auto" w:fill="DEEAF6"/>
          </w:tcPr>
          <w:p w14:paraId="200B3890"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OR (95% CI)</w:t>
            </w:r>
          </w:p>
        </w:tc>
        <w:tc>
          <w:tcPr>
            <w:tcW w:w="0" w:type="auto"/>
            <w:shd w:val="clear" w:color="auto" w:fill="DEEAF6"/>
          </w:tcPr>
          <w:p w14:paraId="6985B836"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p value</w:t>
            </w:r>
          </w:p>
        </w:tc>
        <w:tc>
          <w:tcPr>
            <w:tcW w:w="0" w:type="auto"/>
            <w:shd w:val="clear" w:color="auto" w:fill="DEEAF6"/>
          </w:tcPr>
          <w:p w14:paraId="49F8EFE5"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OR (95% CI)</w:t>
            </w:r>
          </w:p>
        </w:tc>
        <w:tc>
          <w:tcPr>
            <w:tcW w:w="0" w:type="auto"/>
            <w:shd w:val="clear" w:color="auto" w:fill="DEEAF6"/>
          </w:tcPr>
          <w:p w14:paraId="6E17FCD4"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p value</w:t>
            </w:r>
          </w:p>
        </w:tc>
      </w:tr>
      <w:tr w:rsidR="002E58B5" w:rsidRPr="004F569D" w14:paraId="3F64B0E6" w14:textId="77777777" w:rsidTr="00810341">
        <w:tc>
          <w:tcPr>
            <w:tcW w:w="0" w:type="auto"/>
          </w:tcPr>
          <w:p w14:paraId="48C84B0E"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 xml:space="preserve">European </w:t>
            </w:r>
          </w:p>
        </w:tc>
        <w:tc>
          <w:tcPr>
            <w:tcW w:w="0" w:type="auto"/>
          </w:tcPr>
          <w:p w14:paraId="46F42E41"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Reference</w:t>
            </w:r>
          </w:p>
        </w:tc>
        <w:tc>
          <w:tcPr>
            <w:tcW w:w="0" w:type="auto"/>
            <w:vMerge w:val="restart"/>
          </w:tcPr>
          <w:p w14:paraId="209F491C"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lt;0.001</w:t>
            </w:r>
          </w:p>
        </w:tc>
        <w:tc>
          <w:tcPr>
            <w:tcW w:w="0" w:type="auto"/>
          </w:tcPr>
          <w:p w14:paraId="19C47451"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Reference</w:t>
            </w:r>
          </w:p>
        </w:tc>
        <w:tc>
          <w:tcPr>
            <w:tcW w:w="0" w:type="auto"/>
            <w:vMerge w:val="restart"/>
          </w:tcPr>
          <w:p w14:paraId="20AF034C"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lt;0.001</w:t>
            </w:r>
          </w:p>
        </w:tc>
        <w:tc>
          <w:tcPr>
            <w:tcW w:w="0" w:type="auto"/>
          </w:tcPr>
          <w:p w14:paraId="751E331A"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Reference</w:t>
            </w:r>
          </w:p>
        </w:tc>
        <w:tc>
          <w:tcPr>
            <w:tcW w:w="0" w:type="auto"/>
            <w:vMerge w:val="restart"/>
          </w:tcPr>
          <w:p w14:paraId="229B6B00"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0.003</w:t>
            </w:r>
          </w:p>
        </w:tc>
      </w:tr>
      <w:tr w:rsidR="002E58B5" w:rsidRPr="004F569D" w14:paraId="7DA04511" w14:textId="77777777" w:rsidTr="00810341">
        <w:tc>
          <w:tcPr>
            <w:tcW w:w="0" w:type="auto"/>
          </w:tcPr>
          <w:p w14:paraId="14E32F7D"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 xml:space="preserve">North American </w:t>
            </w:r>
          </w:p>
        </w:tc>
        <w:tc>
          <w:tcPr>
            <w:tcW w:w="0" w:type="auto"/>
          </w:tcPr>
          <w:p w14:paraId="6AA19045"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1.78 (1.49 to 2.13)</w:t>
            </w:r>
          </w:p>
        </w:tc>
        <w:tc>
          <w:tcPr>
            <w:tcW w:w="0" w:type="auto"/>
            <w:vMerge/>
          </w:tcPr>
          <w:p w14:paraId="53289A4E" w14:textId="77777777" w:rsidR="002E58B5" w:rsidRPr="004F569D" w:rsidRDefault="002E58B5" w:rsidP="00810341">
            <w:pPr>
              <w:rPr>
                <w:rFonts w:ascii="Calibri" w:eastAsia="Calibri" w:hAnsi="Calibri" w:cs="Times New Roman"/>
              </w:rPr>
            </w:pPr>
          </w:p>
        </w:tc>
        <w:tc>
          <w:tcPr>
            <w:tcW w:w="0" w:type="auto"/>
          </w:tcPr>
          <w:p w14:paraId="57B48A1C"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1.82 (1.40 to 2.36)</w:t>
            </w:r>
          </w:p>
        </w:tc>
        <w:tc>
          <w:tcPr>
            <w:tcW w:w="0" w:type="auto"/>
            <w:vMerge/>
          </w:tcPr>
          <w:p w14:paraId="442343F7" w14:textId="77777777" w:rsidR="002E58B5" w:rsidRPr="004F569D" w:rsidRDefault="002E58B5" w:rsidP="00810341">
            <w:pPr>
              <w:rPr>
                <w:rFonts w:ascii="Calibri" w:eastAsia="Calibri" w:hAnsi="Calibri" w:cs="Times New Roman"/>
              </w:rPr>
            </w:pPr>
          </w:p>
        </w:tc>
        <w:tc>
          <w:tcPr>
            <w:tcW w:w="0" w:type="auto"/>
          </w:tcPr>
          <w:p w14:paraId="17F334DF"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1.51 (1.15 to 1.97)</w:t>
            </w:r>
          </w:p>
        </w:tc>
        <w:tc>
          <w:tcPr>
            <w:tcW w:w="0" w:type="auto"/>
            <w:vMerge/>
          </w:tcPr>
          <w:p w14:paraId="68401631" w14:textId="77777777" w:rsidR="002E58B5" w:rsidRPr="004F569D" w:rsidRDefault="002E58B5" w:rsidP="00810341">
            <w:pPr>
              <w:rPr>
                <w:rFonts w:ascii="Calibri" w:eastAsia="Calibri" w:hAnsi="Calibri" w:cs="Times New Roman"/>
              </w:rPr>
            </w:pPr>
          </w:p>
        </w:tc>
      </w:tr>
      <w:tr w:rsidR="002E58B5" w:rsidRPr="004F569D" w14:paraId="2DCC555F" w14:textId="77777777" w:rsidTr="00810341">
        <w:tc>
          <w:tcPr>
            <w:tcW w:w="0" w:type="auto"/>
            <w:gridSpan w:val="7"/>
            <w:shd w:val="clear" w:color="auto" w:fill="5B9BD5"/>
          </w:tcPr>
          <w:p w14:paraId="08869344" w14:textId="77777777" w:rsidR="002E58B5" w:rsidRPr="004F569D" w:rsidRDefault="002E58B5" w:rsidP="00810341">
            <w:pPr>
              <w:jc w:val="center"/>
              <w:rPr>
                <w:rFonts w:ascii="Calibri" w:eastAsia="Calibri" w:hAnsi="Calibri" w:cs="Times New Roman"/>
                <w:b/>
                <w:bCs/>
                <w:color w:val="FFFFFF"/>
              </w:rPr>
            </w:pPr>
            <w:r w:rsidRPr="004F569D">
              <w:rPr>
                <w:rFonts w:ascii="Calibri" w:eastAsia="Calibri" w:hAnsi="Calibri" w:cs="Times New Roman"/>
                <w:b/>
                <w:bCs/>
                <w:color w:val="FFFFFF"/>
              </w:rPr>
              <w:t>Length of stay</w:t>
            </w:r>
          </w:p>
        </w:tc>
      </w:tr>
      <w:tr w:rsidR="002E58B5" w:rsidRPr="004F569D" w14:paraId="084AE1DF" w14:textId="77777777" w:rsidTr="00810341">
        <w:tc>
          <w:tcPr>
            <w:tcW w:w="0" w:type="auto"/>
            <w:vMerge w:val="restart"/>
          </w:tcPr>
          <w:p w14:paraId="12F3E3CC" w14:textId="77777777" w:rsidR="002E58B5" w:rsidRPr="004F569D" w:rsidRDefault="002E58B5" w:rsidP="00810341">
            <w:pPr>
              <w:rPr>
                <w:rFonts w:ascii="Calibri" w:eastAsia="Calibri" w:hAnsi="Calibri" w:cs="Times New Roman"/>
              </w:rPr>
            </w:pPr>
          </w:p>
        </w:tc>
        <w:tc>
          <w:tcPr>
            <w:tcW w:w="0" w:type="auto"/>
            <w:gridSpan w:val="2"/>
            <w:shd w:val="clear" w:color="auto" w:fill="BDD6EE"/>
          </w:tcPr>
          <w:p w14:paraId="3176CB1F"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 xml:space="preserve">Unadjusted </w:t>
            </w:r>
          </w:p>
        </w:tc>
        <w:tc>
          <w:tcPr>
            <w:tcW w:w="0" w:type="auto"/>
            <w:gridSpan w:val="2"/>
            <w:shd w:val="clear" w:color="auto" w:fill="BDD6EE"/>
          </w:tcPr>
          <w:p w14:paraId="355B3F13"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Propensity score matched</w:t>
            </w:r>
          </w:p>
        </w:tc>
        <w:tc>
          <w:tcPr>
            <w:tcW w:w="0" w:type="auto"/>
            <w:gridSpan w:val="2"/>
            <w:shd w:val="clear" w:color="auto" w:fill="BDD6EE"/>
          </w:tcPr>
          <w:p w14:paraId="088F9B71"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Adjusted* PS matched</w:t>
            </w:r>
          </w:p>
        </w:tc>
      </w:tr>
      <w:tr w:rsidR="002E58B5" w:rsidRPr="004F569D" w14:paraId="54AECDF3" w14:textId="77777777" w:rsidTr="00810341">
        <w:tc>
          <w:tcPr>
            <w:tcW w:w="0" w:type="auto"/>
            <w:vMerge/>
          </w:tcPr>
          <w:p w14:paraId="3BC7D4BF" w14:textId="77777777" w:rsidR="002E58B5" w:rsidRPr="004F569D" w:rsidRDefault="002E58B5" w:rsidP="00810341">
            <w:pPr>
              <w:rPr>
                <w:rFonts w:ascii="Calibri" w:eastAsia="Calibri" w:hAnsi="Calibri" w:cs="Times New Roman"/>
              </w:rPr>
            </w:pPr>
          </w:p>
        </w:tc>
        <w:tc>
          <w:tcPr>
            <w:tcW w:w="0" w:type="auto"/>
            <w:shd w:val="clear" w:color="auto" w:fill="DEEAF6"/>
          </w:tcPr>
          <w:p w14:paraId="7C3967B8"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Mean difference (95% CI)</w:t>
            </w:r>
          </w:p>
        </w:tc>
        <w:tc>
          <w:tcPr>
            <w:tcW w:w="0" w:type="auto"/>
            <w:shd w:val="clear" w:color="auto" w:fill="DEEAF6"/>
          </w:tcPr>
          <w:p w14:paraId="414CF0DC"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p value</w:t>
            </w:r>
          </w:p>
        </w:tc>
        <w:tc>
          <w:tcPr>
            <w:tcW w:w="0" w:type="auto"/>
            <w:shd w:val="clear" w:color="auto" w:fill="DEEAF6"/>
          </w:tcPr>
          <w:p w14:paraId="3FC0FADE"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Mean difference (95% CI)</w:t>
            </w:r>
          </w:p>
        </w:tc>
        <w:tc>
          <w:tcPr>
            <w:tcW w:w="0" w:type="auto"/>
            <w:shd w:val="clear" w:color="auto" w:fill="DEEAF6"/>
          </w:tcPr>
          <w:p w14:paraId="6964F368"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p value</w:t>
            </w:r>
          </w:p>
        </w:tc>
        <w:tc>
          <w:tcPr>
            <w:tcW w:w="0" w:type="auto"/>
            <w:shd w:val="clear" w:color="auto" w:fill="DEEAF6"/>
          </w:tcPr>
          <w:p w14:paraId="60DAD809"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Mean difference (95% CI)</w:t>
            </w:r>
          </w:p>
        </w:tc>
        <w:tc>
          <w:tcPr>
            <w:tcW w:w="0" w:type="auto"/>
            <w:shd w:val="clear" w:color="auto" w:fill="DEEAF6"/>
          </w:tcPr>
          <w:p w14:paraId="469EC9C1" w14:textId="77777777" w:rsidR="002E58B5" w:rsidRPr="004F569D" w:rsidRDefault="002E58B5" w:rsidP="00810341">
            <w:pPr>
              <w:rPr>
                <w:rFonts w:ascii="Calibri" w:eastAsia="Calibri" w:hAnsi="Calibri" w:cs="Times New Roman"/>
                <w:b/>
                <w:bCs/>
              </w:rPr>
            </w:pPr>
            <w:r w:rsidRPr="004F569D">
              <w:rPr>
                <w:rFonts w:ascii="Calibri" w:eastAsia="Calibri" w:hAnsi="Calibri" w:cs="Times New Roman"/>
                <w:b/>
                <w:bCs/>
              </w:rPr>
              <w:t>p value</w:t>
            </w:r>
          </w:p>
        </w:tc>
      </w:tr>
      <w:tr w:rsidR="002E58B5" w:rsidRPr="004F569D" w14:paraId="148E2FCB" w14:textId="77777777" w:rsidTr="00810341">
        <w:tc>
          <w:tcPr>
            <w:tcW w:w="0" w:type="auto"/>
          </w:tcPr>
          <w:p w14:paraId="511FBF24"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 xml:space="preserve">European </w:t>
            </w:r>
          </w:p>
        </w:tc>
        <w:tc>
          <w:tcPr>
            <w:tcW w:w="0" w:type="auto"/>
          </w:tcPr>
          <w:p w14:paraId="49F49614"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Reference</w:t>
            </w:r>
          </w:p>
        </w:tc>
        <w:tc>
          <w:tcPr>
            <w:tcW w:w="0" w:type="auto"/>
            <w:vMerge w:val="restart"/>
          </w:tcPr>
          <w:p w14:paraId="472E5A7A"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lt;0.001</w:t>
            </w:r>
          </w:p>
        </w:tc>
        <w:tc>
          <w:tcPr>
            <w:tcW w:w="0" w:type="auto"/>
          </w:tcPr>
          <w:p w14:paraId="5851D2A9"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Reference</w:t>
            </w:r>
          </w:p>
        </w:tc>
        <w:tc>
          <w:tcPr>
            <w:tcW w:w="0" w:type="auto"/>
            <w:vMerge w:val="restart"/>
          </w:tcPr>
          <w:p w14:paraId="560B7D27"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lt;0.001</w:t>
            </w:r>
          </w:p>
        </w:tc>
        <w:tc>
          <w:tcPr>
            <w:tcW w:w="0" w:type="auto"/>
          </w:tcPr>
          <w:p w14:paraId="11CD2041"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Reference</w:t>
            </w:r>
          </w:p>
        </w:tc>
        <w:tc>
          <w:tcPr>
            <w:tcW w:w="0" w:type="auto"/>
            <w:vMerge w:val="restart"/>
          </w:tcPr>
          <w:p w14:paraId="055B2459"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lt;0.001</w:t>
            </w:r>
          </w:p>
        </w:tc>
      </w:tr>
      <w:tr w:rsidR="002E58B5" w:rsidRPr="004F569D" w14:paraId="09A37B09" w14:textId="77777777" w:rsidTr="00810341">
        <w:trPr>
          <w:trHeight w:val="70"/>
        </w:trPr>
        <w:tc>
          <w:tcPr>
            <w:tcW w:w="0" w:type="auto"/>
          </w:tcPr>
          <w:p w14:paraId="2DCC40D6" w14:textId="77777777" w:rsidR="002E58B5" w:rsidRPr="004F569D" w:rsidRDefault="002E58B5" w:rsidP="00810341">
            <w:pPr>
              <w:rPr>
                <w:rFonts w:ascii="Calibri" w:eastAsia="Calibri" w:hAnsi="Calibri" w:cs="Times New Roman"/>
              </w:rPr>
            </w:pPr>
            <w:r w:rsidRPr="004F569D">
              <w:rPr>
                <w:rFonts w:ascii="Calibri" w:eastAsia="Calibri" w:hAnsi="Calibri" w:cs="Times New Roman"/>
                <w:b/>
                <w:bCs/>
              </w:rPr>
              <w:t xml:space="preserve">North American </w:t>
            </w:r>
          </w:p>
        </w:tc>
        <w:tc>
          <w:tcPr>
            <w:tcW w:w="0" w:type="auto"/>
          </w:tcPr>
          <w:p w14:paraId="0FE00D2A"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42.9 (33.3 to 52.5) days</w:t>
            </w:r>
          </w:p>
        </w:tc>
        <w:tc>
          <w:tcPr>
            <w:tcW w:w="0" w:type="auto"/>
            <w:vMerge/>
          </w:tcPr>
          <w:p w14:paraId="2165B94F" w14:textId="77777777" w:rsidR="002E58B5" w:rsidRPr="004F569D" w:rsidRDefault="002E58B5" w:rsidP="00810341">
            <w:pPr>
              <w:rPr>
                <w:rFonts w:ascii="Calibri" w:eastAsia="Calibri" w:hAnsi="Calibri" w:cs="Times New Roman"/>
              </w:rPr>
            </w:pPr>
          </w:p>
        </w:tc>
        <w:tc>
          <w:tcPr>
            <w:tcW w:w="0" w:type="auto"/>
          </w:tcPr>
          <w:p w14:paraId="5682D640"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38.8 (29.1 to 48.6) days</w:t>
            </w:r>
          </w:p>
        </w:tc>
        <w:tc>
          <w:tcPr>
            <w:tcW w:w="0" w:type="auto"/>
            <w:vMerge/>
          </w:tcPr>
          <w:p w14:paraId="74624B2F" w14:textId="77777777" w:rsidR="002E58B5" w:rsidRPr="004F569D" w:rsidRDefault="002E58B5" w:rsidP="00810341">
            <w:pPr>
              <w:rPr>
                <w:rFonts w:ascii="Calibri" w:eastAsia="Calibri" w:hAnsi="Calibri" w:cs="Times New Roman"/>
              </w:rPr>
            </w:pPr>
          </w:p>
        </w:tc>
        <w:tc>
          <w:tcPr>
            <w:tcW w:w="0" w:type="auto"/>
          </w:tcPr>
          <w:p w14:paraId="79EB4687" w14:textId="77777777" w:rsidR="002E58B5" w:rsidRPr="004F569D" w:rsidRDefault="002E58B5" w:rsidP="00810341">
            <w:pPr>
              <w:rPr>
                <w:rFonts w:ascii="Calibri" w:eastAsia="Calibri" w:hAnsi="Calibri" w:cs="Times New Roman"/>
              </w:rPr>
            </w:pPr>
            <w:r w:rsidRPr="004F569D">
              <w:rPr>
                <w:rFonts w:ascii="Calibri" w:eastAsia="Calibri" w:hAnsi="Calibri" w:cs="Times New Roman"/>
              </w:rPr>
              <w:t>38.6 (29.4 to 47.7) days</w:t>
            </w:r>
          </w:p>
        </w:tc>
        <w:tc>
          <w:tcPr>
            <w:tcW w:w="0" w:type="auto"/>
            <w:vMerge/>
          </w:tcPr>
          <w:p w14:paraId="51FD9E01" w14:textId="77777777" w:rsidR="002E58B5" w:rsidRPr="004F569D" w:rsidRDefault="002E58B5" w:rsidP="00810341">
            <w:pPr>
              <w:rPr>
                <w:rFonts w:ascii="Calibri" w:eastAsia="Calibri" w:hAnsi="Calibri" w:cs="Times New Roman"/>
              </w:rPr>
            </w:pPr>
          </w:p>
        </w:tc>
      </w:tr>
    </w:tbl>
    <w:p w14:paraId="5FB3C69C" w14:textId="77777777" w:rsidR="002E58B5" w:rsidRPr="004F569D" w:rsidRDefault="002E58B5" w:rsidP="002E58B5">
      <w:pPr>
        <w:rPr>
          <w:rFonts w:ascii="Calibri" w:eastAsia="Calibri" w:hAnsi="Calibri" w:cs="Times New Roman"/>
        </w:rPr>
      </w:pPr>
      <w:r w:rsidRPr="004F569D">
        <w:rPr>
          <w:rFonts w:ascii="Calibri" w:eastAsia="Calibri" w:hAnsi="Calibri" w:cs="Times New Roman"/>
          <w:b/>
          <w:bCs/>
        </w:rPr>
        <w:t xml:space="preserve">Table 4. Propensity </w:t>
      </w:r>
      <w:proofErr w:type="gramStart"/>
      <w:r w:rsidRPr="004F569D">
        <w:rPr>
          <w:rFonts w:ascii="Calibri" w:eastAsia="Calibri" w:hAnsi="Calibri" w:cs="Times New Roman"/>
          <w:b/>
          <w:bCs/>
        </w:rPr>
        <w:t>score</w:t>
      </w:r>
      <w:proofErr w:type="gramEnd"/>
      <w:r w:rsidRPr="004F569D">
        <w:rPr>
          <w:rFonts w:ascii="Calibri" w:eastAsia="Calibri" w:hAnsi="Calibri" w:cs="Times New Roman"/>
          <w:b/>
          <w:bCs/>
        </w:rPr>
        <w:t xml:space="preserve"> matched outcomes of infants treated in North American and European centres with unadjusted outcomes for comparison. </w:t>
      </w:r>
      <w:r w:rsidRPr="004F569D">
        <w:rPr>
          <w:rFonts w:ascii="Calibri" w:eastAsia="Calibri" w:hAnsi="Calibri" w:cs="Times New Roman"/>
        </w:rPr>
        <w:t xml:space="preserve">PS = propensity score, OR = odds ratio, CI = confidence interval. * = adjusted for treatment variables: nitric oxide use, timing of repair in relation to </w:t>
      </w:r>
      <w:r>
        <w:rPr>
          <w:rFonts w:ascii="Calibri" w:eastAsia="Calibri" w:hAnsi="Calibri" w:cs="Times New Roman"/>
        </w:rPr>
        <w:t>ECLS</w:t>
      </w:r>
      <w:r w:rsidRPr="004F569D">
        <w:rPr>
          <w:rFonts w:ascii="Calibri" w:eastAsia="Calibri" w:hAnsi="Calibri" w:cs="Times New Roman"/>
        </w:rPr>
        <w:t xml:space="preserve">, mode of cannulation, vasoactive use, age at starting </w:t>
      </w:r>
      <w:r>
        <w:rPr>
          <w:rFonts w:ascii="Calibri" w:eastAsia="Calibri" w:hAnsi="Calibri" w:cs="Times New Roman"/>
        </w:rPr>
        <w:t>ECLS</w:t>
      </w:r>
      <w:r w:rsidRPr="004F569D">
        <w:rPr>
          <w:rFonts w:ascii="Calibri" w:eastAsia="Calibri" w:hAnsi="Calibri" w:cs="Times New Roman"/>
        </w:rPr>
        <w:t xml:space="preserve"> and total days of </w:t>
      </w:r>
      <w:r>
        <w:rPr>
          <w:rFonts w:ascii="Calibri" w:eastAsia="Calibri" w:hAnsi="Calibri" w:cs="Times New Roman"/>
        </w:rPr>
        <w:t>ECLS</w:t>
      </w:r>
      <w:r w:rsidRPr="004F569D">
        <w:rPr>
          <w:rFonts w:ascii="Calibri" w:eastAsia="Calibri" w:hAnsi="Calibri" w:cs="Times New Roman"/>
        </w:rPr>
        <w:t>.</w:t>
      </w:r>
    </w:p>
    <w:p w14:paraId="0ED72D4F" w14:textId="77777777" w:rsidR="002E58B5" w:rsidRDefault="002E58B5" w:rsidP="002E58B5"/>
    <w:p w14:paraId="771156BA" w14:textId="77777777" w:rsidR="00AA1E71" w:rsidRPr="004F569D" w:rsidRDefault="00AA1E71" w:rsidP="00AA1E71">
      <w:pPr>
        <w:rPr>
          <w:rFonts w:ascii="Calibri" w:eastAsia="Calibri" w:hAnsi="Calibri" w:cs="Times New Roman"/>
        </w:rPr>
      </w:pPr>
    </w:p>
    <w:p w14:paraId="6F3925CA" w14:textId="77777777" w:rsidR="00AA1E71" w:rsidRDefault="00AA1E71" w:rsidP="00AA1E71"/>
    <w:p w14:paraId="30896AA3" w14:textId="77777777" w:rsidR="00337317" w:rsidRPr="00337317" w:rsidRDefault="00337317" w:rsidP="00337317"/>
    <w:p w14:paraId="1912A646" w14:textId="0125B3A0" w:rsidR="008F2966" w:rsidRDefault="00337317" w:rsidP="0013720B">
      <w:pPr>
        <w:rPr>
          <w:b/>
          <w:bCs/>
        </w:rPr>
      </w:pPr>
      <w:r>
        <w:rPr>
          <w:b/>
          <w:bCs/>
          <w:noProof/>
        </w:rPr>
        <w:lastRenderedPageBreak/>
        <w:drawing>
          <wp:inline distT="0" distB="0" distL="0" distR="0" wp14:anchorId="57181354" wp14:editId="22B47CD5">
            <wp:extent cx="5727700" cy="3433445"/>
            <wp:effectExtent l="0" t="0" r="6350" b="0"/>
            <wp:docPr id="319820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433445"/>
                    </a:xfrm>
                    <a:prstGeom prst="rect">
                      <a:avLst/>
                    </a:prstGeom>
                    <a:noFill/>
                    <a:ln>
                      <a:noFill/>
                    </a:ln>
                  </pic:spPr>
                </pic:pic>
              </a:graphicData>
            </a:graphic>
          </wp:inline>
        </w:drawing>
      </w:r>
    </w:p>
    <w:p w14:paraId="2268F6DA" w14:textId="71CE795C" w:rsidR="0013720B" w:rsidRDefault="0013720B" w:rsidP="0013720B">
      <w:pPr>
        <w:rPr>
          <w:b/>
          <w:bCs/>
        </w:rPr>
      </w:pPr>
      <w:r w:rsidRPr="004D27D3">
        <w:rPr>
          <w:b/>
          <w:bCs/>
        </w:rPr>
        <w:t>Figure 1 – Cumulative distribution of propensity scores pre and post matching for infants treated in North American (red) versus European (blue).</w:t>
      </w:r>
    </w:p>
    <w:p w14:paraId="321EC708" w14:textId="40D4C62C" w:rsidR="00337317" w:rsidRPr="004D27D3" w:rsidRDefault="00337317" w:rsidP="0013720B">
      <w:pPr>
        <w:rPr>
          <w:b/>
          <w:bCs/>
        </w:rPr>
      </w:pPr>
      <w:r>
        <w:rPr>
          <w:b/>
          <w:bCs/>
          <w:noProof/>
        </w:rPr>
        <w:drawing>
          <wp:inline distT="0" distB="0" distL="0" distR="0" wp14:anchorId="1D76FBA0" wp14:editId="1CD5601C">
            <wp:extent cx="5727700" cy="3433445"/>
            <wp:effectExtent l="0" t="0" r="6350" b="0"/>
            <wp:docPr id="952098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433445"/>
                    </a:xfrm>
                    <a:prstGeom prst="rect">
                      <a:avLst/>
                    </a:prstGeom>
                    <a:noFill/>
                    <a:ln>
                      <a:noFill/>
                    </a:ln>
                  </pic:spPr>
                </pic:pic>
              </a:graphicData>
            </a:graphic>
          </wp:inline>
        </w:drawing>
      </w:r>
    </w:p>
    <w:p w14:paraId="47097134" w14:textId="77777777" w:rsidR="0013720B" w:rsidRPr="00C746A4" w:rsidRDefault="0013720B" w:rsidP="0013720B">
      <w:pPr>
        <w:rPr>
          <w:b/>
          <w:bCs/>
        </w:rPr>
      </w:pPr>
      <w:r w:rsidRPr="59AC4A90">
        <w:rPr>
          <w:b/>
          <w:bCs/>
        </w:rPr>
        <w:t xml:space="preserve">Figure 2. Standardised mean differences for covariates pre (blue) and post (red) propensity score matching. </w:t>
      </w:r>
      <w:r>
        <w:t>A value of zero indicates perfect covariate balance.</w:t>
      </w:r>
    </w:p>
    <w:p w14:paraId="149508CF" w14:textId="23BA8E62" w:rsidR="00347DFD" w:rsidRDefault="008E3B69" w:rsidP="008E3B69">
      <w:pPr>
        <w:pStyle w:val="Heading1"/>
      </w:pPr>
      <w:r>
        <w:lastRenderedPageBreak/>
        <w:t>References</w:t>
      </w:r>
    </w:p>
    <w:p w14:paraId="59BC5AD1" w14:textId="77777777" w:rsidR="007436C4" w:rsidRPr="007436C4" w:rsidRDefault="008E3B69" w:rsidP="007436C4">
      <w:pPr>
        <w:pStyle w:val="EndNoteBibliography"/>
        <w:spacing w:after="0"/>
      </w:pPr>
      <w:r>
        <w:fldChar w:fldCharType="begin"/>
      </w:r>
      <w:r>
        <w:instrText xml:space="preserve"> ADDIN EN.REFLIST </w:instrText>
      </w:r>
      <w:r>
        <w:fldChar w:fldCharType="separate"/>
      </w:r>
      <w:r w:rsidR="007436C4" w:rsidRPr="007436C4">
        <w:t>1.</w:t>
      </w:r>
      <w:r w:rsidR="007436C4" w:rsidRPr="007436C4">
        <w:tab/>
        <w:t>Paoletti M, Raffler G, Gaffi MS, Antounians L, Lauriti G, Zani A. Prevalence and risk factors for congenital diaphragmatic hernia: A global view. J Pediatr Surg. 2020;55(11):2297-307.</w:t>
      </w:r>
    </w:p>
    <w:p w14:paraId="67848361" w14:textId="77777777" w:rsidR="007436C4" w:rsidRPr="007436C4" w:rsidRDefault="007436C4" w:rsidP="007436C4">
      <w:pPr>
        <w:pStyle w:val="EndNoteBibliography"/>
        <w:spacing w:after="0"/>
      </w:pPr>
      <w:r w:rsidRPr="007436C4">
        <w:t>2.</w:t>
      </w:r>
      <w:r w:rsidRPr="007436C4">
        <w:tab/>
        <w:t>Long AM, Bunch KJ, Knight M, Kurinczuk JJ, Losty PD, BAPS-CASS. Early population-based outcomes of infants born with congenital diaphragmatic hernia. Arch Dis Child Fetal Neonatal Ed. 2018;103(6):F517-F22.</w:t>
      </w:r>
    </w:p>
    <w:p w14:paraId="446C96BA" w14:textId="77777777" w:rsidR="007436C4" w:rsidRPr="007436C4" w:rsidRDefault="007436C4" w:rsidP="007436C4">
      <w:pPr>
        <w:pStyle w:val="EndNoteBibliography"/>
        <w:spacing w:after="0"/>
      </w:pPr>
      <w:r w:rsidRPr="007436C4">
        <w:t>3.</w:t>
      </w:r>
      <w:r w:rsidRPr="007436C4">
        <w:tab/>
        <w:t>Gupta VS, Harting MT. Congenital diaphragmatic hernia-associated pulmonary hypertension. Semin Perinatol. 2020;44(1):151167.</w:t>
      </w:r>
    </w:p>
    <w:p w14:paraId="547430C3" w14:textId="77777777" w:rsidR="007436C4" w:rsidRPr="007436C4" w:rsidRDefault="007436C4" w:rsidP="007436C4">
      <w:pPr>
        <w:pStyle w:val="EndNoteBibliography"/>
        <w:spacing w:after="0"/>
      </w:pPr>
      <w:r w:rsidRPr="007436C4">
        <w:t>4.</w:t>
      </w:r>
      <w:r w:rsidRPr="007436C4">
        <w:tab/>
        <w:t>Zani A, Chung WK, Deprest J, Harting MT, Jancelewicz T, Kunisaki SM, et al. Congenital diaphragmatic hernia. Nat Rev Dis Primers. 2022;8(1):37.</w:t>
      </w:r>
    </w:p>
    <w:p w14:paraId="4458450E" w14:textId="77777777" w:rsidR="007436C4" w:rsidRPr="007436C4" w:rsidRDefault="007436C4" w:rsidP="007436C4">
      <w:pPr>
        <w:pStyle w:val="EndNoteBibliography"/>
        <w:spacing w:after="0"/>
      </w:pPr>
      <w:r w:rsidRPr="007436C4">
        <w:t>5.</w:t>
      </w:r>
      <w:r w:rsidRPr="007436C4">
        <w:tab/>
        <w:t>McHoney M, Hammond P. Role of ECMO in congenital diaphragmatic hernia. Arch Dis Child Fetal Neonatal Ed. 2018;103(2):F178-F81.</w:t>
      </w:r>
    </w:p>
    <w:p w14:paraId="75455E3A" w14:textId="77777777" w:rsidR="007436C4" w:rsidRPr="007436C4" w:rsidRDefault="007436C4" w:rsidP="007436C4">
      <w:pPr>
        <w:pStyle w:val="EndNoteBibliography"/>
        <w:spacing w:after="0"/>
      </w:pPr>
      <w:r w:rsidRPr="007436C4">
        <w:t>6.</w:t>
      </w:r>
      <w:r w:rsidRPr="007436C4">
        <w:tab/>
        <w:t>Yu PT, Jen HC, Rice-Townsend S, Guner YS. The role of ECMO in the management of congenital diaphragmatic hernia. Semin Perinatol. 2020;44(1):151166.</w:t>
      </w:r>
    </w:p>
    <w:p w14:paraId="46FE0B1D" w14:textId="77777777" w:rsidR="007436C4" w:rsidRPr="007436C4" w:rsidRDefault="007436C4" w:rsidP="007436C4">
      <w:pPr>
        <w:pStyle w:val="EndNoteBibliography"/>
        <w:spacing w:after="0"/>
      </w:pPr>
      <w:r w:rsidRPr="007436C4">
        <w:t>7.</w:t>
      </w:r>
      <w:r w:rsidRPr="007436C4">
        <w:tab/>
        <w:t>Fletcher K, Chapman R, Keene S. An overview of medical ECMO for neonates. Semin Perinatol. 2018;42(2):68-79.</w:t>
      </w:r>
    </w:p>
    <w:p w14:paraId="24940F1F" w14:textId="77777777" w:rsidR="007436C4" w:rsidRPr="007436C4" w:rsidRDefault="007436C4" w:rsidP="007436C4">
      <w:pPr>
        <w:pStyle w:val="EndNoteBibliography"/>
        <w:spacing w:after="0"/>
      </w:pPr>
      <w:r w:rsidRPr="007436C4">
        <w:t>8.</w:t>
      </w:r>
      <w:r w:rsidRPr="007436C4">
        <w:tab/>
        <w:t>Putnam LR, Tsao K, Morini F, Lally PA, Miller CC, Lally KP, et al. Evaluation of Variability in Inhaled Nitric Oxide Use and Pulmonary Hypertension in Patients With Congenital Diaphragmatic Hernia. JAMA Pediatr. 2016;170(12):1188-94.</w:t>
      </w:r>
    </w:p>
    <w:p w14:paraId="3DA4CEA4" w14:textId="77777777" w:rsidR="007436C4" w:rsidRPr="007436C4" w:rsidRDefault="007436C4" w:rsidP="007436C4">
      <w:pPr>
        <w:pStyle w:val="EndNoteBibliography"/>
        <w:spacing w:after="0"/>
      </w:pPr>
      <w:r w:rsidRPr="007436C4">
        <w:t>9.</w:t>
      </w:r>
      <w:r w:rsidRPr="007436C4">
        <w:tab/>
        <w:t>Bhombal S, Patel N. Diagnosis &amp; management of pulmonary hypertension in congenital diaphragmatic hernia. Semin Fetal Neonatal Med. 2022;27(4):101383.</w:t>
      </w:r>
    </w:p>
    <w:p w14:paraId="50EE4A0A" w14:textId="77777777" w:rsidR="007436C4" w:rsidRPr="007436C4" w:rsidRDefault="007436C4" w:rsidP="007436C4">
      <w:pPr>
        <w:pStyle w:val="EndNoteBibliography"/>
        <w:spacing w:after="0"/>
      </w:pPr>
      <w:r w:rsidRPr="007436C4">
        <w:t>10.</w:t>
      </w:r>
      <w:r w:rsidRPr="007436C4">
        <w:tab/>
        <w:t>Patel MJ, Bell CS, Lally KP, Lally PA, Katakam LI, Congenital Diaphragmatic Hernia Study G. Lowest PaCO2 on the first day of life predicts mortality and morbidity among infants with congenital diaphragmatic hernia. J Perinatol. 2019;39(2):229-36.</w:t>
      </w:r>
    </w:p>
    <w:p w14:paraId="1ED04A9C" w14:textId="77777777" w:rsidR="007436C4" w:rsidRPr="007436C4" w:rsidRDefault="007436C4" w:rsidP="007436C4">
      <w:pPr>
        <w:pStyle w:val="EndNoteBibliography"/>
        <w:spacing w:after="0"/>
      </w:pPr>
      <w:r w:rsidRPr="007436C4">
        <w:t>11.</w:t>
      </w:r>
      <w:r w:rsidRPr="007436C4">
        <w:tab/>
        <w:t>Sebald M, Friedlich P, Burns C, Stein J, Noori S, Ramanathan R, Seri I. Risk of need for extracorporeal membrane oxygenation support in neonates with congenital diaphragmatic hernia treated with inhaled nitric oxide. J Perinatol. 2004;24(3):143-6.</w:t>
      </w:r>
    </w:p>
    <w:p w14:paraId="2CDEE357" w14:textId="77777777" w:rsidR="007436C4" w:rsidRPr="007436C4" w:rsidRDefault="007436C4" w:rsidP="007436C4">
      <w:pPr>
        <w:pStyle w:val="EndNoteBibliography"/>
        <w:spacing w:after="0"/>
      </w:pPr>
      <w:r w:rsidRPr="007436C4">
        <w:t>12.</w:t>
      </w:r>
      <w:r w:rsidRPr="007436C4">
        <w:tab/>
        <w:t>Guner Y, Jancelewicz T, Di Nardo M, Yu P, Brindle M, Vogel AM, et al. Management of Congenital Diaphragmatic Hernia Treated With Extracorporeal Life Support: Interim Guidelines Consensus Statement From the Extracorporeal Life Support Organization. ASAIO J. 2021;67(2):113-20.</w:t>
      </w:r>
    </w:p>
    <w:p w14:paraId="701E28B6" w14:textId="77777777" w:rsidR="007436C4" w:rsidRPr="007436C4" w:rsidRDefault="007436C4" w:rsidP="007436C4">
      <w:pPr>
        <w:pStyle w:val="EndNoteBibliography"/>
        <w:spacing w:after="0"/>
      </w:pPr>
      <w:r w:rsidRPr="007436C4">
        <w:t>13.</w:t>
      </w:r>
      <w:r w:rsidRPr="007436C4">
        <w:tab/>
        <w:t>Snoek KG, Reiss IK, Greenough A, Capolupo I, Urlesberger B, Wessel L, et al. Standardized Postnatal Management of Infants with Congenital Diaphragmatic Hernia in Europe: The CDH EURO Consortium Consensus - 2015 Update. Neonatology. 2016;110(1):66-74.</w:t>
      </w:r>
    </w:p>
    <w:p w14:paraId="03FFE282" w14:textId="77777777" w:rsidR="007436C4" w:rsidRPr="007436C4" w:rsidRDefault="007436C4" w:rsidP="007436C4">
      <w:pPr>
        <w:pStyle w:val="EndNoteBibliography"/>
        <w:spacing w:after="0"/>
      </w:pPr>
      <w:r w:rsidRPr="007436C4">
        <w:t>14.</w:t>
      </w:r>
      <w:r w:rsidRPr="007436C4">
        <w:tab/>
        <w:t>Puligandla P, Skarsgard E, Baird R, Guadagno E, Dimmer A, Ganescu O, et al. Diagnosis and management of congenital diaphragmatic hernia: a 2023 update from the Canadian Congenital Diaphragmatic Hernia Collaborative. Arch Dis Child Fetal Neonatal Ed. 2024;109(3):239-52.</w:t>
      </w:r>
    </w:p>
    <w:p w14:paraId="3EAE4C0B" w14:textId="77777777" w:rsidR="007436C4" w:rsidRPr="007436C4" w:rsidRDefault="007436C4" w:rsidP="007436C4">
      <w:pPr>
        <w:pStyle w:val="EndNoteBibliography"/>
        <w:spacing w:after="0"/>
      </w:pPr>
      <w:r w:rsidRPr="007436C4">
        <w:t>15.</w:t>
      </w:r>
      <w:r w:rsidRPr="007436C4">
        <w:tab/>
        <w:t>Brogan TV, Lequier L, Lorusso R, MacLaren G, Peek GJ, Extracorporeal Life Support Organization ib. Extracorporeal life support : the ELSO red book. 5th edition. ed. Ann Arbor, Michigan: Extracorporeal Life Support Organization; 2017.</w:t>
      </w:r>
    </w:p>
    <w:p w14:paraId="5074EE11" w14:textId="77777777" w:rsidR="007436C4" w:rsidRPr="007436C4" w:rsidRDefault="007436C4" w:rsidP="007436C4">
      <w:pPr>
        <w:pStyle w:val="EndNoteBibliography"/>
        <w:spacing w:after="0"/>
      </w:pPr>
      <w:r w:rsidRPr="007436C4">
        <w:t>16.</w:t>
      </w:r>
      <w:r w:rsidRPr="007436C4">
        <w:tab/>
        <w:t>Polito A, Barrett CS, Wypij D, Rycus PT, Netto R, Cogo PE, Thiagarajan RR. Neurologic complications in neonates supported with extracorporeal membrane oxygenation. An analysis of ELSO registry data. Intensive Care Med. 2013;39(9):1594-601.</w:t>
      </w:r>
    </w:p>
    <w:p w14:paraId="34BC93D3" w14:textId="77777777" w:rsidR="007436C4" w:rsidRPr="007436C4" w:rsidRDefault="007436C4" w:rsidP="007436C4">
      <w:pPr>
        <w:pStyle w:val="EndNoteBibliography"/>
        <w:spacing w:after="0"/>
      </w:pPr>
      <w:r w:rsidRPr="007436C4">
        <w:t>17.</w:t>
      </w:r>
      <w:r w:rsidRPr="007436C4">
        <w:tab/>
        <w:t>Guner YS, Harting MT, Fairbairn K, Delaplain PT, Zhang L, Chen Y, et al. Outcomes of infants with congenital diaphragmatic hernia treated with venovenous versus venoarterial extracorporeal membrane oxygenation: A propensity score approach. J Pediatr Surg. 2018;53(11):2092-9.</w:t>
      </w:r>
    </w:p>
    <w:p w14:paraId="0BE75AD1" w14:textId="77777777" w:rsidR="007436C4" w:rsidRPr="007436C4" w:rsidRDefault="007436C4" w:rsidP="007436C4">
      <w:pPr>
        <w:pStyle w:val="EndNoteBibliography"/>
        <w:spacing w:after="0"/>
      </w:pPr>
      <w:r w:rsidRPr="007436C4">
        <w:t>18.</w:t>
      </w:r>
      <w:r w:rsidRPr="007436C4">
        <w:tab/>
        <w:t>Wegele C, Schreiner Y, Perez Ortiz A, Hetjens S, Otto C, Boettcher M, et al. Impact of Time Point of Extracorporeal Membrane Oxygenation on Mortality and Morbidity in Congenital Diaphragmatic Hernia: A Single-Center Case Series. Children (Basel). 2022;9(7).</w:t>
      </w:r>
    </w:p>
    <w:p w14:paraId="7F86DF48" w14:textId="77777777" w:rsidR="007436C4" w:rsidRPr="007436C4" w:rsidRDefault="007436C4" w:rsidP="007436C4">
      <w:pPr>
        <w:pStyle w:val="EndNoteBibliography"/>
        <w:spacing w:after="0"/>
      </w:pPr>
      <w:r w:rsidRPr="007436C4">
        <w:lastRenderedPageBreak/>
        <w:t>19.</w:t>
      </w:r>
      <w:r w:rsidRPr="007436C4">
        <w:tab/>
        <w:t>Delaplain PT, Harting MT, Jancelewicz T, Zhang L, Yu PT, Di Nardo M, et al. Potential survival benefit with repair of congenital diaphragmatic hernia (CDH) after extracorporeal membrane oxygenation (ECMO) in select patients: Study by ELSO CDH Interest Group. J Pediatr Surg. 2019;54(6):1132-7.</w:t>
      </w:r>
    </w:p>
    <w:p w14:paraId="0E6E5DBE" w14:textId="77777777" w:rsidR="007436C4" w:rsidRPr="007436C4" w:rsidRDefault="007436C4" w:rsidP="007436C4">
      <w:pPr>
        <w:pStyle w:val="EndNoteBibliography"/>
        <w:spacing w:after="0"/>
      </w:pPr>
      <w:r w:rsidRPr="007436C4">
        <w:t>20.</w:t>
      </w:r>
      <w:r w:rsidRPr="007436C4">
        <w:tab/>
        <w:t>Fallon SC, Cass DL, Olutoye OO, Zamora IJ, Lazar DA, Larimer EL, et al. Repair of congenital diaphragmatic hernias on Extracorporeal Membrane Oxygenation (ECMO): does early repair improve patient survival? J Pediatr Surg. 2013;48(6):1172-6.</w:t>
      </w:r>
    </w:p>
    <w:p w14:paraId="1F607399" w14:textId="77777777" w:rsidR="007436C4" w:rsidRPr="007436C4" w:rsidRDefault="007436C4" w:rsidP="007436C4">
      <w:pPr>
        <w:pStyle w:val="EndNoteBibliography"/>
        <w:spacing w:after="0"/>
      </w:pPr>
      <w:r w:rsidRPr="007436C4">
        <w:t>21.</w:t>
      </w:r>
      <w:r w:rsidRPr="007436C4">
        <w:tab/>
        <w:t>Smithers CJ, Zalieckas JM, Rice-Townsend SE, Kamran A, Zurakowski D, Buchmiller TL. The Timing of Congenital Diaphragmatic Hernia Repair on Extracorporeal Membrane Oxygenation Impacts Surgical Bleeding Risk. J Pediatr Surg. 2023;58(9):1656-62.</w:t>
      </w:r>
    </w:p>
    <w:p w14:paraId="6C4370B4" w14:textId="77777777" w:rsidR="007436C4" w:rsidRPr="007436C4" w:rsidRDefault="007436C4" w:rsidP="007436C4">
      <w:pPr>
        <w:pStyle w:val="EndNoteBibliography"/>
        <w:spacing w:after="0"/>
      </w:pPr>
      <w:r w:rsidRPr="007436C4">
        <w:t>22.</w:t>
      </w:r>
      <w:r w:rsidRPr="007436C4">
        <w:tab/>
        <w:t>Dao DT, Burgos CM, Harting MT, Lally KP, Lally PA, Nguyen HT, et al. Surgical Repair of Congenital Diaphragmatic Hernia After Extracorporeal Membrane Oxygenation Cannulation: Early Repair Improves Survival. Ann Surg. 2021;274(1):186-94.</w:t>
      </w:r>
    </w:p>
    <w:p w14:paraId="7199B155" w14:textId="77777777" w:rsidR="007436C4" w:rsidRPr="007436C4" w:rsidRDefault="007436C4" w:rsidP="007436C4">
      <w:pPr>
        <w:pStyle w:val="EndNoteBibliography"/>
        <w:spacing w:after="0"/>
      </w:pPr>
      <w:r w:rsidRPr="007436C4">
        <w:t>23.</w:t>
      </w:r>
      <w:r w:rsidRPr="007436C4">
        <w:tab/>
        <w:t>Puligandla PS, Grabowski J, Austin M, Hedrick H, Renaud E, Arnold M, et al. Management of congenital diaphragmatic hernia: A systematic review from the APSA outcomes and evidence based practice committee. J Pediatr Surg. 2015;50(11):1958-70.</w:t>
      </w:r>
    </w:p>
    <w:p w14:paraId="7020E7D5" w14:textId="77777777" w:rsidR="007436C4" w:rsidRPr="007436C4" w:rsidRDefault="007436C4" w:rsidP="007436C4">
      <w:pPr>
        <w:pStyle w:val="EndNoteBibliography"/>
        <w:spacing w:after="0"/>
      </w:pPr>
      <w:r w:rsidRPr="007436C4">
        <w:t>24.</w:t>
      </w:r>
      <w:r w:rsidRPr="007436C4">
        <w:tab/>
        <w:t>Guner YS, Nguyen DV, Zhang L, Chen Y, Harting MT, Rycus P, et al. Development and Validation of Extracorporeal Membrane Oxygenation Mortality-Risk Models for Congenital Diaphragmatic Hernia. ASAIO J. 2018;64(6):785-94.</w:t>
      </w:r>
    </w:p>
    <w:p w14:paraId="5F67D629" w14:textId="77777777" w:rsidR="007436C4" w:rsidRPr="007436C4" w:rsidRDefault="007436C4" w:rsidP="007436C4">
      <w:pPr>
        <w:pStyle w:val="EndNoteBibliography"/>
        <w:spacing w:after="0"/>
      </w:pPr>
      <w:r w:rsidRPr="007436C4">
        <w:t>25.</w:t>
      </w:r>
      <w:r w:rsidRPr="007436C4">
        <w:tab/>
        <w:t>Long AM, Bunch KJ, Knight M, Kurinczuk JJ, Losty PD, Baps C. One-year outcomes of infants born with congenital diaphragmatic hernia: a national population cohort study. Arch Dis Child Fetal Neonatal Ed. 2019;104(6):F643-F7.</w:t>
      </w:r>
    </w:p>
    <w:p w14:paraId="4175A6A7" w14:textId="77777777" w:rsidR="007436C4" w:rsidRPr="007436C4" w:rsidRDefault="007436C4" w:rsidP="007436C4">
      <w:pPr>
        <w:pStyle w:val="EndNoteBibliography"/>
        <w:spacing w:after="0"/>
      </w:pPr>
      <w:r w:rsidRPr="007436C4">
        <w:t>26.</w:t>
      </w:r>
      <w:r w:rsidRPr="007436C4">
        <w:tab/>
        <w:t>Guner YS, Zaniletti I, Grover TR, Gowda SH, Porta NFM, Padula MA, et al. Congenital diaphragmatic hernia outcomes: navigating center-to-center variability in level 4 NICUs in the Children's Hospitals Neonatal Consortium. Pediatr Res. 2025.</w:t>
      </w:r>
    </w:p>
    <w:p w14:paraId="7B78A4F9" w14:textId="77777777" w:rsidR="007436C4" w:rsidRPr="007436C4" w:rsidRDefault="007436C4" w:rsidP="007436C4">
      <w:pPr>
        <w:pStyle w:val="EndNoteBibliography"/>
      </w:pPr>
      <w:r w:rsidRPr="007436C4">
        <w:t>27.</w:t>
      </w:r>
      <w:r w:rsidRPr="007436C4">
        <w:tab/>
        <w:t>Jancelewicz T, Brindle ME, Guner YS, Lally PA, Lally KP, Harting MT, et al. Toward Standardized Management of Congenital Diaphragmatic Hernia: An Analysis of Practice Guidelines. J Surg Res. 2019;243:229-35.</w:t>
      </w:r>
    </w:p>
    <w:p w14:paraId="778D8927" w14:textId="2E8C9546" w:rsidR="00F37521" w:rsidRPr="00F37521" w:rsidRDefault="008E3B69" w:rsidP="00F37521">
      <w:r>
        <w:fldChar w:fldCharType="end"/>
      </w:r>
    </w:p>
    <w:sectPr w:rsidR="00F37521" w:rsidRPr="00F37521">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5F006B" w14:textId="77777777" w:rsidR="006E04AD" w:rsidRDefault="006E04AD" w:rsidP="00396D8F">
      <w:pPr>
        <w:spacing w:after="0" w:line="240" w:lineRule="auto"/>
      </w:pPr>
      <w:r>
        <w:separator/>
      </w:r>
    </w:p>
  </w:endnote>
  <w:endnote w:type="continuationSeparator" w:id="0">
    <w:p w14:paraId="5827B680" w14:textId="77777777" w:rsidR="006E04AD" w:rsidRDefault="006E04AD" w:rsidP="00396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altName w:val="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6055189"/>
      <w:docPartObj>
        <w:docPartGallery w:val="Page Numbers (Bottom of Page)"/>
        <w:docPartUnique/>
      </w:docPartObj>
    </w:sdtPr>
    <w:sdtEndPr>
      <w:rPr>
        <w:noProof/>
      </w:rPr>
    </w:sdtEndPr>
    <w:sdtContent>
      <w:p w14:paraId="5C468022" w14:textId="1AC9EEB1" w:rsidR="00396D8F" w:rsidRDefault="00396D8F">
        <w:pPr>
          <w:pStyle w:val="Footer"/>
        </w:pPr>
        <w:r>
          <w:fldChar w:fldCharType="begin"/>
        </w:r>
        <w:r>
          <w:instrText xml:space="preserve"> PAGE   \* MERGEFORMAT </w:instrText>
        </w:r>
        <w:r>
          <w:fldChar w:fldCharType="separate"/>
        </w:r>
        <w:r>
          <w:rPr>
            <w:noProof/>
          </w:rPr>
          <w:t>2</w:t>
        </w:r>
        <w:r>
          <w:rPr>
            <w:noProof/>
          </w:rPr>
          <w:fldChar w:fldCharType="end"/>
        </w:r>
      </w:p>
    </w:sdtContent>
  </w:sdt>
  <w:p w14:paraId="7F43D7FB" w14:textId="77777777" w:rsidR="00396D8F" w:rsidRDefault="00396D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0DDC14" w14:textId="77777777" w:rsidR="006E04AD" w:rsidRDefault="006E04AD" w:rsidP="00396D8F">
      <w:pPr>
        <w:spacing w:after="0" w:line="240" w:lineRule="auto"/>
      </w:pPr>
      <w:r>
        <w:separator/>
      </w:r>
    </w:p>
  </w:footnote>
  <w:footnote w:type="continuationSeparator" w:id="0">
    <w:p w14:paraId="6F66FFBD" w14:textId="77777777" w:rsidR="006E04AD" w:rsidRDefault="006E04AD" w:rsidP="00396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E59B4"/>
    <w:multiLevelType w:val="hybridMultilevel"/>
    <w:tmpl w:val="12AEFD0E"/>
    <w:lvl w:ilvl="0" w:tplc="9D86CDC6">
      <w:start w:val="1"/>
      <w:numFmt w:val="bullet"/>
      <w:lvlText w:val="•"/>
      <w:lvlJc w:val="left"/>
      <w:pPr>
        <w:tabs>
          <w:tab w:val="num" w:pos="720"/>
        </w:tabs>
        <w:ind w:left="720" w:hanging="360"/>
      </w:pPr>
      <w:rPr>
        <w:rFonts w:ascii="Arial" w:hAnsi="Arial" w:hint="default"/>
      </w:rPr>
    </w:lvl>
    <w:lvl w:ilvl="1" w:tplc="9CE0AA4E">
      <w:numFmt w:val="bullet"/>
      <w:lvlText w:val="–"/>
      <w:lvlJc w:val="left"/>
      <w:pPr>
        <w:tabs>
          <w:tab w:val="num" w:pos="1440"/>
        </w:tabs>
        <w:ind w:left="1440" w:hanging="360"/>
      </w:pPr>
      <w:rPr>
        <w:rFonts w:ascii="Arial" w:hAnsi="Arial" w:hint="default"/>
      </w:rPr>
    </w:lvl>
    <w:lvl w:ilvl="2" w:tplc="0D64EFC6" w:tentative="1">
      <w:start w:val="1"/>
      <w:numFmt w:val="bullet"/>
      <w:lvlText w:val="•"/>
      <w:lvlJc w:val="left"/>
      <w:pPr>
        <w:tabs>
          <w:tab w:val="num" w:pos="2160"/>
        </w:tabs>
        <w:ind w:left="2160" w:hanging="360"/>
      </w:pPr>
      <w:rPr>
        <w:rFonts w:ascii="Arial" w:hAnsi="Arial" w:hint="default"/>
      </w:rPr>
    </w:lvl>
    <w:lvl w:ilvl="3" w:tplc="2E223CDA" w:tentative="1">
      <w:start w:val="1"/>
      <w:numFmt w:val="bullet"/>
      <w:lvlText w:val="•"/>
      <w:lvlJc w:val="left"/>
      <w:pPr>
        <w:tabs>
          <w:tab w:val="num" w:pos="2880"/>
        </w:tabs>
        <w:ind w:left="2880" w:hanging="360"/>
      </w:pPr>
      <w:rPr>
        <w:rFonts w:ascii="Arial" w:hAnsi="Arial" w:hint="default"/>
      </w:rPr>
    </w:lvl>
    <w:lvl w:ilvl="4" w:tplc="EBEA058C" w:tentative="1">
      <w:start w:val="1"/>
      <w:numFmt w:val="bullet"/>
      <w:lvlText w:val="•"/>
      <w:lvlJc w:val="left"/>
      <w:pPr>
        <w:tabs>
          <w:tab w:val="num" w:pos="3600"/>
        </w:tabs>
        <w:ind w:left="3600" w:hanging="360"/>
      </w:pPr>
      <w:rPr>
        <w:rFonts w:ascii="Arial" w:hAnsi="Arial" w:hint="default"/>
      </w:rPr>
    </w:lvl>
    <w:lvl w:ilvl="5" w:tplc="14426CDC" w:tentative="1">
      <w:start w:val="1"/>
      <w:numFmt w:val="bullet"/>
      <w:lvlText w:val="•"/>
      <w:lvlJc w:val="left"/>
      <w:pPr>
        <w:tabs>
          <w:tab w:val="num" w:pos="4320"/>
        </w:tabs>
        <w:ind w:left="4320" w:hanging="360"/>
      </w:pPr>
      <w:rPr>
        <w:rFonts w:ascii="Arial" w:hAnsi="Arial" w:hint="default"/>
      </w:rPr>
    </w:lvl>
    <w:lvl w:ilvl="6" w:tplc="C9DC735C" w:tentative="1">
      <w:start w:val="1"/>
      <w:numFmt w:val="bullet"/>
      <w:lvlText w:val="•"/>
      <w:lvlJc w:val="left"/>
      <w:pPr>
        <w:tabs>
          <w:tab w:val="num" w:pos="5040"/>
        </w:tabs>
        <w:ind w:left="5040" w:hanging="360"/>
      </w:pPr>
      <w:rPr>
        <w:rFonts w:ascii="Arial" w:hAnsi="Arial" w:hint="default"/>
      </w:rPr>
    </w:lvl>
    <w:lvl w:ilvl="7" w:tplc="F81E2732" w:tentative="1">
      <w:start w:val="1"/>
      <w:numFmt w:val="bullet"/>
      <w:lvlText w:val="•"/>
      <w:lvlJc w:val="left"/>
      <w:pPr>
        <w:tabs>
          <w:tab w:val="num" w:pos="5760"/>
        </w:tabs>
        <w:ind w:left="5760" w:hanging="360"/>
      </w:pPr>
      <w:rPr>
        <w:rFonts w:ascii="Arial" w:hAnsi="Arial" w:hint="default"/>
      </w:rPr>
    </w:lvl>
    <w:lvl w:ilvl="8" w:tplc="1FC06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235210A"/>
    <w:multiLevelType w:val="hybridMultilevel"/>
    <w:tmpl w:val="5DEA3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1810CD"/>
    <w:multiLevelType w:val="hybridMultilevel"/>
    <w:tmpl w:val="533EC5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74473D0"/>
    <w:multiLevelType w:val="hybridMultilevel"/>
    <w:tmpl w:val="7FAAFE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99043421">
    <w:abstractNumId w:val="3"/>
  </w:num>
  <w:num w:numId="2" w16cid:durableId="440033769">
    <w:abstractNumId w:val="0"/>
  </w:num>
  <w:num w:numId="3" w16cid:durableId="1978803822">
    <w:abstractNumId w:val="1"/>
  </w:num>
  <w:num w:numId="4" w16cid:durableId="19457662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t52ete4r9fr3edsfpx5avrrwffresda9v0&quot;&gt;GB endnote library&lt;record-ids&gt;&lt;item&gt;321&lt;/item&gt;&lt;item&gt;395&lt;/item&gt;&lt;item&gt;402&lt;/item&gt;&lt;item&gt;685&lt;/item&gt;&lt;item&gt;1249&lt;/item&gt;&lt;item&gt;3583&lt;/item&gt;&lt;item&gt;3584&lt;/item&gt;&lt;item&gt;3585&lt;/item&gt;&lt;item&gt;3586&lt;/item&gt;&lt;item&gt;3587&lt;/item&gt;&lt;item&gt;3588&lt;/item&gt;&lt;item&gt;3589&lt;/item&gt;&lt;item&gt;3590&lt;/item&gt;&lt;item&gt;3591&lt;/item&gt;&lt;item&gt;3592&lt;/item&gt;&lt;item&gt;3594&lt;/item&gt;&lt;item&gt;3595&lt;/item&gt;&lt;item&gt;3596&lt;/item&gt;&lt;item&gt;3597&lt;/item&gt;&lt;item&gt;3598&lt;/item&gt;&lt;item&gt;3599&lt;/item&gt;&lt;item&gt;3600&lt;/item&gt;&lt;item&gt;3693&lt;/item&gt;&lt;item&gt;3694&lt;/item&gt;&lt;item&gt;3695&lt;/item&gt;&lt;/record-ids&gt;&lt;/item&gt;&lt;/Libraries&gt;"/>
  </w:docVars>
  <w:rsids>
    <w:rsidRoot w:val="00326410"/>
    <w:rsid w:val="0000043E"/>
    <w:rsid w:val="00003D26"/>
    <w:rsid w:val="000053B5"/>
    <w:rsid w:val="000125D4"/>
    <w:rsid w:val="00020301"/>
    <w:rsid w:val="00021011"/>
    <w:rsid w:val="00021322"/>
    <w:rsid w:val="00024E2B"/>
    <w:rsid w:val="00024EF8"/>
    <w:rsid w:val="0003032E"/>
    <w:rsid w:val="000441E7"/>
    <w:rsid w:val="000475D9"/>
    <w:rsid w:val="00057342"/>
    <w:rsid w:val="0006191E"/>
    <w:rsid w:val="00063078"/>
    <w:rsid w:val="00063C8A"/>
    <w:rsid w:val="000645C8"/>
    <w:rsid w:val="00066B4D"/>
    <w:rsid w:val="00072FDA"/>
    <w:rsid w:val="000810AD"/>
    <w:rsid w:val="00081982"/>
    <w:rsid w:val="00082587"/>
    <w:rsid w:val="00083439"/>
    <w:rsid w:val="00087AE0"/>
    <w:rsid w:val="00095380"/>
    <w:rsid w:val="00096AF9"/>
    <w:rsid w:val="000A36C6"/>
    <w:rsid w:val="000A4A56"/>
    <w:rsid w:val="000A6378"/>
    <w:rsid w:val="000B23C3"/>
    <w:rsid w:val="000B314A"/>
    <w:rsid w:val="000B3A27"/>
    <w:rsid w:val="000C0DF5"/>
    <w:rsid w:val="000C7233"/>
    <w:rsid w:val="000D1BF5"/>
    <w:rsid w:val="000D39BD"/>
    <w:rsid w:val="000D4238"/>
    <w:rsid w:val="000D608E"/>
    <w:rsid w:val="000E12F6"/>
    <w:rsid w:val="000E735A"/>
    <w:rsid w:val="000F4436"/>
    <w:rsid w:val="000F459C"/>
    <w:rsid w:val="000F6515"/>
    <w:rsid w:val="001019DF"/>
    <w:rsid w:val="00107D7F"/>
    <w:rsid w:val="00110C51"/>
    <w:rsid w:val="00114BDA"/>
    <w:rsid w:val="00117579"/>
    <w:rsid w:val="00117B5F"/>
    <w:rsid w:val="001220EE"/>
    <w:rsid w:val="00122CDA"/>
    <w:rsid w:val="00124650"/>
    <w:rsid w:val="00124DB7"/>
    <w:rsid w:val="001259F0"/>
    <w:rsid w:val="00126710"/>
    <w:rsid w:val="001307C6"/>
    <w:rsid w:val="00130CC4"/>
    <w:rsid w:val="00133292"/>
    <w:rsid w:val="001342E5"/>
    <w:rsid w:val="00135F47"/>
    <w:rsid w:val="0013642D"/>
    <w:rsid w:val="0013720B"/>
    <w:rsid w:val="001376E3"/>
    <w:rsid w:val="001407B9"/>
    <w:rsid w:val="001467F6"/>
    <w:rsid w:val="001504E6"/>
    <w:rsid w:val="0015101D"/>
    <w:rsid w:val="00153B21"/>
    <w:rsid w:val="00163B11"/>
    <w:rsid w:val="001673AB"/>
    <w:rsid w:val="00174B06"/>
    <w:rsid w:val="0017714E"/>
    <w:rsid w:val="00182533"/>
    <w:rsid w:val="00184E10"/>
    <w:rsid w:val="0019115C"/>
    <w:rsid w:val="001941BD"/>
    <w:rsid w:val="001961C4"/>
    <w:rsid w:val="00196563"/>
    <w:rsid w:val="001A0FE0"/>
    <w:rsid w:val="001A5174"/>
    <w:rsid w:val="001A6572"/>
    <w:rsid w:val="001A66EB"/>
    <w:rsid w:val="001A763B"/>
    <w:rsid w:val="001A7988"/>
    <w:rsid w:val="001B07A1"/>
    <w:rsid w:val="001B10D5"/>
    <w:rsid w:val="001B2632"/>
    <w:rsid w:val="001B6BA0"/>
    <w:rsid w:val="001B73AF"/>
    <w:rsid w:val="001C210E"/>
    <w:rsid w:val="001C2B8B"/>
    <w:rsid w:val="001C3C9F"/>
    <w:rsid w:val="001C786D"/>
    <w:rsid w:val="001D0C5C"/>
    <w:rsid w:val="001D1FA8"/>
    <w:rsid w:val="001D2189"/>
    <w:rsid w:val="001D2765"/>
    <w:rsid w:val="001D50A2"/>
    <w:rsid w:val="001E3F4A"/>
    <w:rsid w:val="001F11D3"/>
    <w:rsid w:val="001F4827"/>
    <w:rsid w:val="001F6573"/>
    <w:rsid w:val="001F6ADD"/>
    <w:rsid w:val="0020327B"/>
    <w:rsid w:val="00211B72"/>
    <w:rsid w:val="00217EE7"/>
    <w:rsid w:val="00220963"/>
    <w:rsid w:val="002214C3"/>
    <w:rsid w:val="00223D3B"/>
    <w:rsid w:val="002315DB"/>
    <w:rsid w:val="0023219B"/>
    <w:rsid w:val="00232858"/>
    <w:rsid w:val="00235A49"/>
    <w:rsid w:val="00235A63"/>
    <w:rsid w:val="00241653"/>
    <w:rsid w:val="00245A6C"/>
    <w:rsid w:val="002513F5"/>
    <w:rsid w:val="00254D16"/>
    <w:rsid w:val="002552B0"/>
    <w:rsid w:val="00256CE2"/>
    <w:rsid w:val="00261AB0"/>
    <w:rsid w:val="002624FF"/>
    <w:rsid w:val="00263CA3"/>
    <w:rsid w:val="0026760F"/>
    <w:rsid w:val="0027089C"/>
    <w:rsid w:val="0027214F"/>
    <w:rsid w:val="0027560A"/>
    <w:rsid w:val="002765E1"/>
    <w:rsid w:val="0028753A"/>
    <w:rsid w:val="0029034E"/>
    <w:rsid w:val="002909AE"/>
    <w:rsid w:val="00290FED"/>
    <w:rsid w:val="002928F4"/>
    <w:rsid w:val="00293EAE"/>
    <w:rsid w:val="00296B12"/>
    <w:rsid w:val="002A04C4"/>
    <w:rsid w:val="002A04E5"/>
    <w:rsid w:val="002A07E1"/>
    <w:rsid w:val="002A69C1"/>
    <w:rsid w:val="002A6BCD"/>
    <w:rsid w:val="002B1041"/>
    <w:rsid w:val="002B5FAF"/>
    <w:rsid w:val="002D2357"/>
    <w:rsid w:val="002D3EB3"/>
    <w:rsid w:val="002E58B5"/>
    <w:rsid w:val="002F0134"/>
    <w:rsid w:val="002F1B5E"/>
    <w:rsid w:val="002F24FD"/>
    <w:rsid w:val="002F2BEC"/>
    <w:rsid w:val="002F4864"/>
    <w:rsid w:val="00301927"/>
    <w:rsid w:val="00304B0A"/>
    <w:rsid w:val="00307CE6"/>
    <w:rsid w:val="00310EBE"/>
    <w:rsid w:val="003179EE"/>
    <w:rsid w:val="00320BF4"/>
    <w:rsid w:val="00321FFA"/>
    <w:rsid w:val="003233CF"/>
    <w:rsid w:val="00324199"/>
    <w:rsid w:val="0032446E"/>
    <w:rsid w:val="00324D60"/>
    <w:rsid w:val="0032551B"/>
    <w:rsid w:val="00326410"/>
    <w:rsid w:val="003278FB"/>
    <w:rsid w:val="00331527"/>
    <w:rsid w:val="003317E5"/>
    <w:rsid w:val="0033589C"/>
    <w:rsid w:val="00337317"/>
    <w:rsid w:val="0034407E"/>
    <w:rsid w:val="00347DFD"/>
    <w:rsid w:val="00354574"/>
    <w:rsid w:val="00357CFD"/>
    <w:rsid w:val="00360145"/>
    <w:rsid w:val="0036699E"/>
    <w:rsid w:val="00367E90"/>
    <w:rsid w:val="00370A14"/>
    <w:rsid w:val="00371CA8"/>
    <w:rsid w:val="00375421"/>
    <w:rsid w:val="003768C9"/>
    <w:rsid w:val="00376EC7"/>
    <w:rsid w:val="00381C2A"/>
    <w:rsid w:val="00382A0D"/>
    <w:rsid w:val="00387FFD"/>
    <w:rsid w:val="003907AA"/>
    <w:rsid w:val="00393A19"/>
    <w:rsid w:val="0039540B"/>
    <w:rsid w:val="00395548"/>
    <w:rsid w:val="00395782"/>
    <w:rsid w:val="00396590"/>
    <w:rsid w:val="00396D8F"/>
    <w:rsid w:val="003A6E7A"/>
    <w:rsid w:val="003B1483"/>
    <w:rsid w:val="003B17C3"/>
    <w:rsid w:val="003B55C0"/>
    <w:rsid w:val="003B583C"/>
    <w:rsid w:val="003C2587"/>
    <w:rsid w:val="003C388B"/>
    <w:rsid w:val="003C539E"/>
    <w:rsid w:val="003D077C"/>
    <w:rsid w:val="003D21AC"/>
    <w:rsid w:val="003D7F57"/>
    <w:rsid w:val="003E329B"/>
    <w:rsid w:val="003F0B9C"/>
    <w:rsid w:val="003F41CA"/>
    <w:rsid w:val="003F6C56"/>
    <w:rsid w:val="004027AF"/>
    <w:rsid w:val="0040440C"/>
    <w:rsid w:val="00406F80"/>
    <w:rsid w:val="00412B68"/>
    <w:rsid w:val="00413816"/>
    <w:rsid w:val="00424FEA"/>
    <w:rsid w:val="00431E03"/>
    <w:rsid w:val="00432C96"/>
    <w:rsid w:val="00434B37"/>
    <w:rsid w:val="0044011F"/>
    <w:rsid w:val="004419BE"/>
    <w:rsid w:val="00441D0A"/>
    <w:rsid w:val="00445B17"/>
    <w:rsid w:val="00445C5C"/>
    <w:rsid w:val="00447131"/>
    <w:rsid w:val="004509EC"/>
    <w:rsid w:val="00454618"/>
    <w:rsid w:val="00456D5A"/>
    <w:rsid w:val="0045708A"/>
    <w:rsid w:val="0046568C"/>
    <w:rsid w:val="00466C8F"/>
    <w:rsid w:val="004679E8"/>
    <w:rsid w:val="00470581"/>
    <w:rsid w:val="00470D69"/>
    <w:rsid w:val="004728FC"/>
    <w:rsid w:val="00473179"/>
    <w:rsid w:val="00480938"/>
    <w:rsid w:val="004818AA"/>
    <w:rsid w:val="00490F65"/>
    <w:rsid w:val="00491095"/>
    <w:rsid w:val="00491E17"/>
    <w:rsid w:val="00492033"/>
    <w:rsid w:val="004962B2"/>
    <w:rsid w:val="004A18A0"/>
    <w:rsid w:val="004A2625"/>
    <w:rsid w:val="004A2C0D"/>
    <w:rsid w:val="004A2CB8"/>
    <w:rsid w:val="004A48A2"/>
    <w:rsid w:val="004B3FA7"/>
    <w:rsid w:val="004C0B03"/>
    <w:rsid w:val="004D27D3"/>
    <w:rsid w:val="004D3C16"/>
    <w:rsid w:val="004D4E4C"/>
    <w:rsid w:val="004D6896"/>
    <w:rsid w:val="004E00F1"/>
    <w:rsid w:val="004E052E"/>
    <w:rsid w:val="004E0A33"/>
    <w:rsid w:val="004E0F0A"/>
    <w:rsid w:val="004E2661"/>
    <w:rsid w:val="004E4909"/>
    <w:rsid w:val="004E7551"/>
    <w:rsid w:val="004F25FE"/>
    <w:rsid w:val="004F5701"/>
    <w:rsid w:val="004F6FD4"/>
    <w:rsid w:val="0050527D"/>
    <w:rsid w:val="0051257B"/>
    <w:rsid w:val="00513378"/>
    <w:rsid w:val="00515DF1"/>
    <w:rsid w:val="005206E4"/>
    <w:rsid w:val="005209C8"/>
    <w:rsid w:val="00522B90"/>
    <w:rsid w:val="00523411"/>
    <w:rsid w:val="00523B5C"/>
    <w:rsid w:val="0053295A"/>
    <w:rsid w:val="005376D7"/>
    <w:rsid w:val="00537CEB"/>
    <w:rsid w:val="00542C97"/>
    <w:rsid w:val="00560CA4"/>
    <w:rsid w:val="00566BEE"/>
    <w:rsid w:val="0057642B"/>
    <w:rsid w:val="005804C2"/>
    <w:rsid w:val="00581538"/>
    <w:rsid w:val="00593068"/>
    <w:rsid w:val="005948BA"/>
    <w:rsid w:val="00594D0C"/>
    <w:rsid w:val="005A0B4D"/>
    <w:rsid w:val="005A38D3"/>
    <w:rsid w:val="005A42A7"/>
    <w:rsid w:val="005A6771"/>
    <w:rsid w:val="005A77A0"/>
    <w:rsid w:val="005B0072"/>
    <w:rsid w:val="005B5906"/>
    <w:rsid w:val="005B6DD7"/>
    <w:rsid w:val="005C2231"/>
    <w:rsid w:val="005C2CEF"/>
    <w:rsid w:val="005D2240"/>
    <w:rsid w:val="005D4235"/>
    <w:rsid w:val="005D7102"/>
    <w:rsid w:val="005E0DA4"/>
    <w:rsid w:val="005E3CB2"/>
    <w:rsid w:val="005E511A"/>
    <w:rsid w:val="005E5883"/>
    <w:rsid w:val="005F0294"/>
    <w:rsid w:val="005F0EE7"/>
    <w:rsid w:val="005F163C"/>
    <w:rsid w:val="005F29FE"/>
    <w:rsid w:val="005F3F3E"/>
    <w:rsid w:val="005F7643"/>
    <w:rsid w:val="005F7CD1"/>
    <w:rsid w:val="00600133"/>
    <w:rsid w:val="006008AD"/>
    <w:rsid w:val="00602822"/>
    <w:rsid w:val="00602C47"/>
    <w:rsid w:val="00602F56"/>
    <w:rsid w:val="0061074B"/>
    <w:rsid w:val="00611050"/>
    <w:rsid w:val="00612B9F"/>
    <w:rsid w:val="00613296"/>
    <w:rsid w:val="00614540"/>
    <w:rsid w:val="00617658"/>
    <w:rsid w:val="00620C4B"/>
    <w:rsid w:val="0062106E"/>
    <w:rsid w:val="00625B44"/>
    <w:rsid w:val="006269F3"/>
    <w:rsid w:val="006334D2"/>
    <w:rsid w:val="00640679"/>
    <w:rsid w:val="00644EF0"/>
    <w:rsid w:val="006454BE"/>
    <w:rsid w:val="006503B4"/>
    <w:rsid w:val="00650DD8"/>
    <w:rsid w:val="00663FC1"/>
    <w:rsid w:val="00666646"/>
    <w:rsid w:val="00677D2C"/>
    <w:rsid w:val="0068031D"/>
    <w:rsid w:val="006819AB"/>
    <w:rsid w:val="006824C4"/>
    <w:rsid w:val="006826BB"/>
    <w:rsid w:val="006828EA"/>
    <w:rsid w:val="00682A3B"/>
    <w:rsid w:val="00682D1E"/>
    <w:rsid w:val="00683A5A"/>
    <w:rsid w:val="006865DA"/>
    <w:rsid w:val="00696735"/>
    <w:rsid w:val="006A0422"/>
    <w:rsid w:val="006A4193"/>
    <w:rsid w:val="006A52D8"/>
    <w:rsid w:val="006A71B8"/>
    <w:rsid w:val="006B433B"/>
    <w:rsid w:val="006B6815"/>
    <w:rsid w:val="006C652E"/>
    <w:rsid w:val="006D2F7D"/>
    <w:rsid w:val="006D3DE3"/>
    <w:rsid w:val="006D70DA"/>
    <w:rsid w:val="006D76DA"/>
    <w:rsid w:val="006E04AD"/>
    <w:rsid w:val="006E580A"/>
    <w:rsid w:val="006E6495"/>
    <w:rsid w:val="006F03B6"/>
    <w:rsid w:val="006F06CC"/>
    <w:rsid w:val="006F0DFA"/>
    <w:rsid w:val="006F1513"/>
    <w:rsid w:val="006F1E67"/>
    <w:rsid w:val="006F333A"/>
    <w:rsid w:val="007006A6"/>
    <w:rsid w:val="00702626"/>
    <w:rsid w:val="007041EF"/>
    <w:rsid w:val="00707F50"/>
    <w:rsid w:val="0071116D"/>
    <w:rsid w:val="00721A78"/>
    <w:rsid w:val="00724726"/>
    <w:rsid w:val="007262EC"/>
    <w:rsid w:val="0072677B"/>
    <w:rsid w:val="007309C6"/>
    <w:rsid w:val="00735FAD"/>
    <w:rsid w:val="00736E07"/>
    <w:rsid w:val="00741466"/>
    <w:rsid w:val="007436C4"/>
    <w:rsid w:val="00743BAE"/>
    <w:rsid w:val="00745D4E"/>
    <w:rsid w:val="0074608A"/>
    <w:rsid w:val="00750748"/>
    <w:rsid w:val="007543B2"/>
    <w:rsid w:val="0075691E"/>
    <w:rsid w:val="00757238"/>
    <w:rsid w:val="00757F1F"/>
    <w:rsid w:val="00762ECF"/>
    <w:rsid w:val="0076423B"/>
    <w:rsid w:val="007743F8"/>
    <w:rsid w:val="007752AE"/>
    <w:rsid w:val="0077674D"/>
    <w:rsid w:val="00783379"/>
    <w:rsid w:val="007864BA"/>
    <w:rsid w:val="0078657A"/>
    <w:rsid w:val="007904C5"/>
    <w:rsid w:val="00792647"/>
    <w:rsid w:val="0079491F"/>
    <w:rsid w:val="0079696C"/>
    <w:rsid w:val="007A4BA3"/>
    <w:rsid w:val="007A4DD1"/>
    <w:rsid w:val="007B07FD"/>
    <w:rsid w:val="007B1F5D"/>
    <w:rsid w:val="007B2713"/>
    <w:rsid w:val="007B5269"/>
    <w:rsid w:val="007B52AC"/>
    <w:rsid w:val="007B56B8"/>
    <w:rsid w:val="007B6A06"/>
    <w:rsid w:val="007B7127"/>
    <w:rsid w:val="007C1DEB"/>
    <w:rsid w:val="007C4B67"/>
    <w:rsid w:val="007C5D8B"/>
    <w:rsid w:val="007C6F72"/>
    <w:rsid w:val="007C7671"/>
    <w:rsid w:val="007C7A38"/>
    <w:rsid w:val="007E1565"/>
    <w:rsid w:val="007E5426"/>
    <w:rsid w:val="007E679F"/>
    <w:rsid w:val="007E6FD6"/>
    <w:rsid w:val="007E7065"/>
    <w:rsid w:val="007F3FB6"/>
    <w:rsid w:val="007F4BEC"/>
    <w:rsid w:val="008048EB"/>
    <w:rsid w:val="008059E7"/>
    <w:rsid w:val="00810173"/>
    <w:rsid w:val="00810A1A"/>
    <w:rsid w:val="00824829"/>
    <w:rsid w:val="008311A5"/>
    <w:rsid w:val="00836CC6"/>
    <w:rsid w:val="00842395"/>
    <w:rsid w:val="00850E62"/>
    <w:rsid w:val="00853BDF"/>
    <w:rsid w:val="0085713E"/>
    <w:rsid w:val="00862425"/>
    <w:rsid w:val="008672B2"/>
    <w:rsid w:val="00871AC5"/>
    <w:rsid w:val="00871D26"/>
    <w:rsid w:val="00872DC4"/>
    <w:rsid w:val="00873C67"/>
    <w:rsid w:val="008760FD"/>
    <w:rsid w:val="00876580"/>
    <w:rsid w:val="00876E3A"/>
    <w:rsid w:val="008777E4"/>
    <w:rsid w:val="0088677D"/>
    <w:rsid w:val="008960D7"/>
    <w:rsid w:val="00896FF2"/>
    <w:rsid w:val="008A62F9"/>
    <w:rsid w:val="008A73D0"/>
    <w:rsid w:val="008C3092"/>
    <w:rsid w:val="008D0A6E"/>
    <w:rsid w:val="008D3CEB"/>
    <w:rsid w:val="008D615D"/>
    <w:rsid w:val="008E3B69"/>
    <w:rsid w:val="008E46A4"/>
    <w:rsid w:val="008E6CED"/>
    <w:rsid w:val="008F085F"/>
    <w:rsid w:val="008F2966"/>
    <w:rsid w:val="008F4ACB"/>
    <w:rsid w:val="008F5D24"/>
    <w:rsid w:val="008F6EFA"/>
    <w:rsid w:val="00900E85"/>
    <w:rsid w:val="00902563"/>
    <w:rsid w:val="00902804"/>
    <w:rsid w:val="00905E63"/>
    <w:rsid w:val="00907264"/>
    <w:rsid w:val="00907535"/>
    <w:rsid w:val="00911999"/>
    <w:rsid w:val="009146A1"/>
    <w:rsid w:val="0091531B"/>
    <w:rsid w:val="009205A4"/>
    <w:rsid w:val="00922BB8"/>
    <w:rsid w:val="009251EF"/>
    <w:rsid w:val="0093104C"/>
    <w:rsid w:val="009311B1"/>
    <w:rsid w:val="0093214D"/>
    <w:rsid w:val="00933D58"/>
    <w:rsid w:val="00934CA9"/>
    <w:rsid w:val="009361D3"/>
    <w:rsid w:val="00937F46"/>
    <w:rsid w:val="00940784"/>
    <w:rsid w:val="00940F04"/>
    <w:rsid w:val="00942E73"/>
    <w:rsid w:val="00945FC8"/>
    <w:rsid w:val="00952212"/>
    <w:rsid w:val="0095341D"/>
    <w:rsid w:val="0095375E"/>
    <w:rsid w:val="00953DF7"/>
    <w:rsid w:val="009542BC"/>
    <w:rsid w:val="00955028"/>
    <w:rsid w:val="00956AEA"/>
    <w:rsid w:val="009578E2"/>
    <w:rsid w:val="00962906"/>
    <w:rsid w:val="009646AB"/>
    <w:rsid w:val="00970439"/>
    <w:rsid w:val="00971FF5"/>
    <w:rsid w:val="00972291"/>
    <w:rsid w:val="009730C3"/>
    <w:rsid w:val="009776D9"/>
    <w:rsid w:val="00985488"/>
    <w:rsid w:val="009874D5"/>
    <w:rsid w:val="00990DC6"/>
    <w:rsid w:val="009924C8"/>
    <w:rsid w:val="00995436"/>
    <w:rsid w:val="00995688"/>
    <w:rsid w:val="00997BD5"/>
    <w:rsid w:val="009A54A6"/>
    <w:rsid w:val="009A68F5"/>
    <w:rsid w:val="009A7C72"/>
    <w:rsid w:val="009B219E"/>
    <w:rsid w:val="009B76CD"/>
    <w:rsid w:val="009C1A9E"/>
    <w:rsid w:val="009C1B40"/>
    <w:rsid w:val="009C3085"/>
    <w:rsid w:val="009C315E"/>
    <w:rsid w:val="009C4B2A"/>
    <w:rsid w:val="009D1D4B"/>
    <w:rsid w:val="009D39B7"/>
    <w:rsid w:val="009E16AB"/>
    <w:rsid w:val="009E4B66"/>
    <w:rsid w:val="009F60A2"/>
    <w:rsid w:val="00A00837"/>
    <w:rsid w:val="00A01C79"/>
    <w:rsid w:val="00A01EF7"/>
    <w:rsid w:val="00A049D5"/>
    <w:rsid w:val="00A0606E"/>
    <w:rsid w:val="00A13715"/>
    <w:rsid w:val="00A17A47"/>
    <w:rsid w:val="00A17FC8"/>
    <w:rsid w:val="00A21050"/>
    <w:rsid w:val="00A22908"/>
    <w:rsid w:val="00A23845"/>
    <w:rsid w:val="00A240F5"/>
    <w:rsid w:val="00A26246"/>
    <w:rsid w:val="00A325C3"/>
    <w:rsid w:val="00A33792"/>
    <w:rsid w:val="00A36C44"/>
    <w:rsid w:val="00A37056"/>
    <w:rsid w:val="00A40D05"/>
    <w:rsid w:val="00A4159E"/>
    <w:rsid w:val="00A45695"/>
    <w:rsid w:val="00A45D75"/>
    <w:rsid w:val="00A47628"/>
    <w:rsid w:val="00A50F37"/>
    <w:rsid w:val="00A51A29"/>
    <w:rsid w:val="00A52BE0"/>
    <w:rsid w:val="00A52C01"/>
    <w:rsid w:val="00A5410F"/>
    <w:rsid w:val="00A56F6B"/>
    <w:rsid w:val="00A60A43"/>
    <w:rsid w:val="00A60B97"/>
    <w:rsid w:val="00A616C2"/>
    <w:rsid w:val="00A642F4"/>
    <w:rsid w:val="00A651BE"/>
    <w:rsid w:val="00A65DAA"/>
    <w:rsid w:val="00A72ED0"/>
    <w:rsid w:val="00A732C2"/>
    <w:rsid w:val="00A73803"/>
    <w:rsid w:val="00A75EE2"/>
    <w:rsid w:val="00A76FA5"/>
    <w:rsid w:val="00A7787D"/>
    <w:rsid w:val="00A77A14"/>
    <w:rsid w:val="00A80188"/>
    <w:rsid w:val="00A81D75"/>
    <w:rsid w:val="00A87733"/>
    <w:rsid w:val="00A87B1D"/>
    <w:rsid w:val="00A919A1"/>
    <w:rsid w:val="00A948C3"/>
    <w:rsid w:val="00A9698E"/>
    <w:rsid w:val="00AA1E71"/>
    <w:rsid w:val="00AA29B2"/>
    <w:rsid w:val="00AA35DE"/>
    <w:rsid w:val="00AA4F55"/>
    <w:rsid w:val="00AA7B15"/>
    <w:rsid w:val="00AB09F1"/>
    <w:rsid w:val="00AB4443"/>
    <w:rsid w:val="00AB671C"/>
    <w:rsid w:val="00AC2A80"/>
    <w:rsid w:val="00AD00C5"/>
    <w:rsid w:val="00AD0869"/>
    <w:rsid w:val="00AD1C20"/>
    <w:rsid w:val="00AD2E4E"/>
    <w:rsid w:val="00AD65CC"/>
    <w:rsid w:val="00AE2794"/>
    <w:rsid w:val="00AE373E"/>
    <w:rsid w:val="00AF0609"/>
    <w:rsid w:val="00AF25CC"/>
    <w:rsid w:val="00AF2CED"/>
    <w:rsid w:val="00AF6044"/>
    <w:rsid w:val="00AF6376"/>
    <w:rsid w:val="00AF72C8"/>
    <w:rsid w:val="00B052DA"/>
    <w:rsid w:val="00B05404"/>
    <w:rsid w:val="00B0669E"/>
    <w:rsid w:val="00B20A2E"/>
    <w:rsid w:val="00B22813"/>
    <w:rsid w:val="00B24328"/>
    <w:rsid w:val="00B26F8F"/>
    <w:rsid w:val="00B274B6"/>
    <w:rsid w:val="00B30EC5"/>
    <w:rsid w:val="00B33B37"/>
    <w:rsid w:val="00B362DF"/>
    <w:rsid w:val="00B377DC"/>
    <w:rsid w:val="00B413BF"/>
    <w:rsid w:val="00B43A1A"/>
    <w:rsid w:val="00B5273C"/>
    <w:rsid w:val="00B56957"/>
    <w:rsid w:val="00B57064"/>
    <w:rsid w:val="00B62022"/>
    <w:rsid w:val="00B63920"/>
    <w:rsid w:val="00B64623"/>
    <w:rsid w:val="00B6731E"/>
    <w:rsid w:val="00B71A76"/>
    <w:rsid w:val="00B733CF"/>
    <w:rsid w:val="00B7585A"/>
    <w:rsid w:val="00B77B27"/>
    <w:rsid w:val="00B814A8"/>
    <w:rsid w:val="00B83BE1"/>
    <w:rsid w:val="00B87C1D"/>
    <w:rsid w:val="00B90CD3"/>
    <w:rsid w:val="00B91298"/>
    <w:rsid w:val="00B93C4D"/>
    <w:rsid w:val="00B95075"/>
    <w:rsid w:val="00B96DEE"/>
    <w:rsid w:val="00BA2BB3"/>
    <w:rsid w:val="00BA420E"/>
    <w:rsid w:val="00BA6A6B"/>
    <w:rsid w:val="00BB44B8"/>
    <w:rsid w:val="00BB6A3C"/>
    <w:rsid w:val="00BB6C75"/>
    <w:rsid w:val="00BC1190"/>
    <w:rsid w:val="00BC136C"/>
    <w:rsid w:val="00BC34B7"/>
    <w:rsid w:val="00BC389F"/>
    <w:rsid w:val="00BC4181"/>
    <w:rsid w:val="00BD004F"/>
    <w:rsid w:val="00BD19B9"/>
    <w:rsid w:val="00BD6A98"/>
    <w:rsid w:val="00BD7047"/>
    <w:rsid w:val="00BD74B3"/>
    <w:rsid w:val="00BE26E2"/>
    <w:rsid w:val="00BE27F5"/>
    <w:rsid w:val="00BE422B"/>
    <w:rsid w:val="00BF5F42"/>
    <w:rsid w:val="00BF6B59"/>
    <w:rsid w:val="00C04F57"/>
    <w:rsid w:val="00C063AD"/>
    <w:rsid w:val="00C07541"/>
    <w:rsid w:val="00C115E2"/>
    <w:rsid w:val="00C13B38"/>
    <w:rsid w:val="00C20ABD"/>
    <w:rsid w:val="00C30059"/>
    <w:rsid w:val="00C3076B"/>
    <w:rsid w:val="00C3310C"/>
    <w:rsid w:val="00C357AF"/>
    <w:rsid w:val="00C36312"/>
    <w:rsid w:val="00C37D23"/>
    <w:rsid w:val="00C416F7"/>
    <w:rsid w:val="00C4317D"/>
    <w:rsid w:val="00C47013"/>
    <w:rsid w:val="00C47AD3"/>
    <w:rsid w:val="00C520DB"/>
    <w:rsid w:val="00C57BC9"/>
    <w:rsid w:val="00C62316"/>
    <w:rsid w:val="00C64282"/>
    <w:rsid w:val="00C65EB9"/>
    <w:rsid w:val="00C66FB6"/>
    <w:rsid w:val="00C67389"/>
    <w:rsid w:val="00C70233"/>
    <w:rsid w:val="00C71E8E"/>
    <w:rsid w:val="00C746A4"/>
    <w:rsid w:val="00C750F7"/>
    <w:rsid w:val="00C75ACE"/>
    <w:rsid w:val="00C80602"/>
    <w:rsid w:val="00C81146"/>
    <w:rsid w:val="00C81769"/>
    <w:rsid w:val="00C90083"/>
    <w:rsid w:val="00C92D44"/>
    <w:rsid w:val="00C93428"/>
    <w:rsid w:val="00C947F6"/>
    <w:rsid w:val="00C96FDF"/>
    <w:rsid w:val="00CA2531"/>
    <w:rsid w:val="00CA79A9"/>
    <w:rsid w:val="00CB0EDB"/>
    <w:rsid w:val="00CB4986"/>
    <w:rsid w:val="00CB6FA9"/>
    <w:rsid w:val="00CC3938"/>
    <w:rsid w:val="00CC49EF"/>
    <w:rsid w:val="00CC63A7"/>
    <w:rsid w:val="00CC6E9D"/>
    <w:rsid w:val="00CD0598"/>
    <w:rsid w:val="00CD15E9"/>
    <w:rsid w:val="00CD6783"/>
    <w:rsid w:val="00CD7400"/>
    <w:rsid w:val="00CE40D3"/>
    <w:rsid w:val="00CE7385"/>
    <w:rsid w:val="00CF223F"/>
    <w:rsid w:val="00CF3A5E"/>
    <w:rsid w:val="00CF4A97"/>
    <w:rsid w:val="00CF547A"/>
    <w:rsid w:val="00CF569A"/>
    <w:rsid w:val="00CF68DA"/>
    <w:rsid w:val="00D02C18"/>
    <w:rsid w:val="00D057C7"/>
    <w:rsid w:val="00D062D8"/>
    <w:rsid w:val="00D25B3B"/>
    <w:rsid w:val="00D266DE"/>
    <w:rsid w:val="00D26BAA"/>
    <w:rsid w:val="00D27277"/>
    <w:rsid w:val="00D27345"/>
    <w:rsid w:val="00D2769F"/>
    <w:rsid w:val="00D31C0D"/>
    <w:rsid w:val="00D3396F"/>
    <w:rsid w:val="00D40FA5"/>
    <w:rsid w:val="00D4373F"/>
    <w:rsid w:val="00D44DC8"/>
    <w:rsid w:val="00D45297"/>
    <w:rsid w:val="00D51C8A"/>
    <w:rsid w:val="00D51ECA"/>
    <w:rsid w:val="00D52786"/>
    <w:rsid w:val="00D55335"/>
    <w:rsid w:val="00D553DD"/>
    <w:rsid w:val="00D57D8A"/>
    <w:rsid w:val="00D60504"/>
    <w:rsid w:val="00D611ED"/>
    <w:rsid w:val="00D6522D"/>
    <w:rsid w:val="00D65D9E"/>
    <w:rsid w:val="00D6720A"/>
    <w:rsid w:val="00D7373C"/>
    <w:rsid w:val="00D75CC7"/>
    <w:rsid w:val="00D76D0E"/>
    <w:rsid w:val="00D77BAA"/>
    <w:rsid w:val="00D85847"/>
    <w:rsid w:val="00D868E2"/>
    <w:rsid w:val="00D87741"/>
    <w:rsid w:val="00D90F10"/>
    <w:rsid w:val="00D976E0"/>
    <w:rsid w:val="00DA028D"/>
    <w:rsid w:val="00DB18A8"/>
    <w:rsid w:val="00DB2102"/>
    <w:rsid w:val="00DC2EF4"/>
    <w:rsid w:val="00DC6C93"/>
    <w:rsid w:val="00DD38B0"/>
    <w:rsid w:val="00DE7279"/>
    <w:rsid w:val="00DF29D5"/>
    <w:rsid w:val="00DF4567"/>
    <w:rsid w:val="00E00BB5"/>
    <w:rsid w:val="00E00D11"/>
    <w:rsid w:val="00E01731"/>
    <w:rsid w:val="00E03476"/>
    <w:rsid w:val="00E07700"/>
    <w:rsid w:val="00E1746F"/>
    <w:rsid w:val="00E21634"/>
    <w:rsid w:val="00E27DD6"/>
    <w:rsid w:val="00E30CEA"/>
    <w:rsid w:val="00E31663"/>
    <w:rsid w:val="00E3168E"/>
    <w:rsid w:val="00E406CD"/>
    <w:rsid w:val="00E425AF"/>
    <w:rsid w:val="00E42C23"/>
    <w:rsid w:val="00E42F48"/>
    <w:rsid w:val="00E44AB0"/>
    <w:rsid w:val="00E476DB"/>
    <w:rsid w:val="00E501E4"/>
    <w:rsid w:val="00E50A10"/>
    <w:rsid w:val="00E543B0"/>
    <w:rsid w:val="00E62654"/>
    <w:rsid w:val="00E62F18"/>
    <w:rsid w:val="00E63EF3"/>
    <w:rsid w:val="00E63F05"/>
    <w:rsid w:val="00E65A68"/>
    <w:rsid w:val="00E7106E"/>
    <w:rsid w:val="00E714E4"/>
    <w:rsid w:val="00E74196"/>
    <w:rsid w:val="00E74EC1"/>
    <w:rsid w:val="00E8019C"/>
    <w:rsid w:val="00E82221"/>
    <w:rsid w:val="00E8337C"/>
    <w:rsid w:val="00E8519A"/>
    <w:rsid w:val="00E851D2"/>
    <w:rsid w:val="00E8787E"/>
    <w:rsid w:val="00E91306"/>
    <w:rsid w:val="00E93E0E"/>
    <w:rsid w:val="00EA04A8"/>
    <w:rsid w:val="00EA1E69"/>
    <w:rsid w:val="00EA4C9A"/>
    <w:rsid w:val="00EA5695"/>
    <w:rsid w:val="00EA614A"/>
    <w:rsid w:val="00EB21FF"/>
    <w:rsid w:val="00EB28DA"/>
    <w:rsid w:val="00EB3A4B"/>
    <w:rsid w:val="00EB57AF"/>
    <w:rsid w:val="00EB6564"/>
    <w:rsid w:val="00EC4E80"/>
    <w:rsid w:val="00EC544C"/>
    <w:rsid w:val="00ED1FDA"/>
    <w:rsid w:val="00ED5640"/>
    <w:rsid w:val="00ED5899"/>
    <w:rsid w:val="00EE328B"/>
    <w:rsid w:val="00EF24AF"/>
    <w:rsid w:val="00EF2EA3"/>
    <w:rsid w:val="00EF2F06"/>
    <w:rsid w:val="00EF6F16"/>
    <w:rsid w:val="00EF7325"/>
    <w:rsid w:val="00F03738"/>
    <w:rsid w:val="00F057BF"/>
    <w:rsid w:val="00F10177"/>
    <w:rsid w:val="00F14240"/>
    <w:rsid w:val="00F159F7"/>
    <w:rsid w:val="00F22A3C"/>
    <w:rsid w:val="00F23660"/>
    <w:rsid w:val="00F239C8"/>
    <w:rsid w:val="00F27783"/>
    <w:rsid w:val="00F30281"/>
    <w:rsid w:val="00F35C0D"/>
    <w:rsid w:val="00F37521"/>
    <w:rsid w:val="00F37590"/>
    <w:rsid w:val="00F428C8"/>
    <w:rsid w:val="00F43F49"/>
    <w:rsid w:val="00F44099"/>
    <w:rsid w:val="00F5700A"/>
    <w:rsid w:val="00F645E6"/>
    <w:rsid w:val="00F67328"/>
    <w:rsid w:val="00F707DA"/>
    <w:rsid w:val="00F74C7C"/>
    <w:rsid w:val="00F834A3"/>
    <w:rsid w:val="00F85C56"/>
    <w:rsid w:val="00F86FA8"/>
    <w:rsid w:val="00F93A49"/>
    <w:rsid w:val="00F95470"/>
    <w:rsid w:val="00F95524"/>
    <w:rsid w:val="00F95E46"/>
    <w:rsid w:val="00F9638A"/>
    <w:rsid w:val="00FA2931"/>
    <w:rsid w:val="00FA2D6B"/>
    <w:rsid w:val="00FA7626"/>
    <w:rsid w:val="00FB1D19"/>
    <w:rsid w:val="00FB1E18"/>
    <w:rsid w:val="00FB4BB2"/>
    <w:rsid w:val="00FB554B"/>
    <w:rsid w:val="00FB6497"/>
    <w:rsid w:val="00FC118F"/>
    <w:rsid w:val="00FC2846"/>
    <w:rsid w:val="00FD0EF0"/>
    <w:rsid w:val="00FD10E8"/>
    <w:rsid w:val="00FD4114"/>
    <w:rsid w:val="00FD65ED"/>
    <w:rsid w:val="00FD7D78"/>
    <w:rsid w:val="00FD7FB9"/>
    <w:rsid w:val="00FE05E9"/>
    <w:rsid w:val="00FE09A6"/>
    <w:rsid w:val="00FE1AEB"/>
    <w:rsid w:val="00FE2E7C"/>
    <w:rsid w:val="00FE3257"/>
    <w:rsid w:val="00FE5BAE"/>
    <w:rsid w:val="00FF10F8"/>
    <w:rsid w:val="00FF3388"/>
    <w:rsid w:val="014C8911"/>
    <w:rsid w:val="01838BC4"/>
    <w:rsid w:val="02563748"/>
    <w:rsid w:val="02634103"/>
    <w:rsid w:val="02668B02"/>
    <w:rsid w:val="02BEB5B6"/>
    <w:rsid w:val="02DE6DFB"/>
    <w:rsid w:val="039DEEFA"/>
    <w:rsid w:val="052AF3FC"/>
    <w:rsid w:val="05AB765D"/>
    <w:rsid w:val="06081A73"/>
    <w:rsid w:val="0652E773"/>
    <w:rsid w:val="06D821A9"/>
    <w:rsid w:val="07167457"/>
    <w:rsid w:val="07EA7AD0"/>
    <w:rsid w:val="093ED1D2"/>
    <w:rsid w:val="0A77F444"/>
    <w:rsid w:val="0ABE5BED"/>
    <w:rsid w:val="0D412459"/>
    <w:rsid w:val="0DE8196C"/>
    <w:rsid w:val="0E9DECFA"/>
    <w:rsid w:val="0ECC70A8"/>
    <w:rsid w:val="10C05998"/>
    <w:rsid w:val="10E2239A"/>
    <w:rsid w:val="1106A3A1"/>
    <w:rsid w:val="12E2898B"/>
    <w:rsid w:val="12ECB65A"/>
    <w:rsid w:val="149ECA6C"/>
    <w:rsid w:val="18D54B64"/>
    <w:rsid w:val="1BCA12C4"/>
    <w:rsid w:val="1C4A294B"/>
    <w:rsid w:val="1CDE364E"/>
    <w:rsid w:val="1FA49261"/>
    <w:rsid w:val="20CB8BF0"/>
    <w:rsid w:val="21505EDF"/>
    <w:rsid w:val="23624093"/>
    <w:rsid w:val="255E8BA0"/>
    <w:rsid w:val="2607A8A4"/>
    <w:rsid w:val="2ABE13AA"/>
    <w:rsid w:val="2B0A49D2"/>
    <w:rsid w:val="2BBA0978"/>
    <w:rsid w:val="2C97C181"/>
    <w:rsid w:val="2F668640"/>
    <w:rsid w:val="319B97BF"/>
    <w:rsid w:val="321DD094"/>
    <w:rsid w:val="326B9FE0"/>
    <w:rsid w:val="33912CF1"/>
    <w:rsid w:val="3471786C"/>
    <w:rsid w:val="3735F695"/>
    <w:rsid w:val="3868E369"/>
    <w:rsid w:val="3924244A"/>
    <w:rsid w:val="39DE0BD6"/>
    <w:rsid w:val="3A80DF1D"/>
    <w:rsid w:val="3B18ADCA"/>
    <w:rsid w:val="3C326960"/>
    <w:rsid w:val="3E0BFDEC"/>
    <w:rsid w:val="3E502AA4"/>
    <w:rsid w:val="401B1CBD"/>
    <w:rsid w:val="40444053"/>
    <w:rsid w:val="4188C852"/>
    <w:rsid w:val="4225FBDD"/>
    <w:rsid w:val="4378AEFF"/>
    <w:rsid w:val="43CB5D10"/>
    <w:rsid w:val="47B4966B"/>
    <w:rsid w:val="480E3820"/>
    <w:rsid w:val="4868553A"/>
    <w:rsid w:val="492D0C81"/>
    <w:rsid w:val="4B262C1E"/>
    <w:rsid w:val="4B6F564D"/>
    <w:rsid w:val="4D340192"/>
    <w:rsid w:val="4E646E5A"/>
    <w:rsid w:val="4ECF9BDB"/>
    <w:rsid w:val="4F56A16F"/>
    <w:rsid w:val="504E52EE"/>
    <w:rsid w:val="52DCB5AF"/>
    <w:rsid w:val="53695D1A"/>
    <w:rsid w:val="54878C0B"/>
    <w:rsid w:val="558319C1"/>
    <w:rsid w:val="55CABFAC"/>
    <w:rsid w:val="55D65BD8"/>
    <w:rsid w:val="562E367E"/>
    <w:rsid w:val="563578D0"/>
    <w:rsid w:val="56C54FA7"/>
    <w:rsid w:val="58711F4E"/>
    <w:rsid w:val="5888FFA8"/>
    <w:rsid w:val="59A84DD8"/>
    <w:rsid w:val="59AC4A90"/>
    <w:rsid w:val="5A496C74"/>
    <w:rsid w:val="5BD5FD00"/>
    <w:rsid w:val="5BDA72BD"/>
    <w:rsid w:val="5C344B2E"/>
    <w:rsid w:val="5C4BC065"/>
    <w:rsid w:val="5D9BE34B"/>
    <w:rsid w:val="5DBFE9E5"/>
    <w:rsid w:val="5DE3E047"/>
    <w:rsid w:val="5EFBDC24"/>
    <w:rsid w:val="5F2F1E7A"/>
    <w:rsid w:val="5F749623"/>
    <w:rsid w:val="6281EAA5"/>
    <w:rsid w:val="63F04070"/>
    <w:rsid w:val="640B41FF"/>
    <w:rsid w:val="6440AFF7"/>
    <w:rsid w:val="6449E45C"/>
    <w:rsid w:val="6456CACE"/>
    <w:rsid w:val="656813A9"/>
    <w:rsid w:val="660C665D"/>
    <w:rsid w:val="660DD7DE"/>
    <w:rsid w:val="673B3807"/>
    <w:rsid w:val="67B107B7"/>
    <w:rsid w:val="67DDC10D"/>
    <w:rsid w:val="68637EA4"/>
    <w:rsid w:val="68FEF78E"/>
    <w:rsid w:val="69402BE9"/>
    <w:rsid w:val="69EE9113"/>
    <w:rsid w:val="6A9592FB"/>
    <w:rsid w:val="6BCEB8FE"/>
    <w:rsid w:val="6BF33470"/>
    <w:rsid w:val="6D3556A3"/>
    <w:rsid w:val="6E7C0EC6"/>
    <w:rsid w:val="75DE8005"/>
    <w:rsid w:val="78A73831"/>
    <w:rsid w:val="7975B0D0"/>
    <w:rsid w:val="7987A0E7"/>
    <w:rsid w:val="798B86F3"/>
    <w:rsid w:val="79BB8B50"/>
    <w:rsid w:val="7BF3EEA6"/>
    <w:rsid w:val="7DA1D391"/>
    <w:rsid w:val="7FD68D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792F9"/>
  <w15:chartTrackingRefBased/>
  <w15:docId w15:val="{D262A72C-1881-40E2-9960-77DC4E7C2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5F42"/>
    <w:pPr>
      <w:spacing w:line="360" w:lineRule="auto"/>
    </w:pPr>
  </w:style>
  <w:style w:type="paragraph" w:styleId="Heading1">
    <w:name w:val="heading 1"/>
    <w:basedOn w:val="Normal"/>
    <w:next w:val="Normal"/>
    <w:link w:val="Heading1Char"/>
    <w:uiPriority w:val="9"/>
    <w:qFormat/>
    <w:rsid w:val="00B93C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2F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C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642F4"/>
    <w:pPr>
      <w:ind w:left="720"/>
      <w:contextualSpacing/>
    </w:pPr>
  </w:style>
  <w:style w:type="character" w:customStyle="1" w:styleId="Heading2Char">
    <w:name w:val="Heading 2 Char"/>
    <w:basedOn w:val="DefaultParagraphFont"/>
    <w:link w:val="Heading2"/>
    <w:uiPriority w:val="9"/>
    <w:rsid w:val="00602F5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59"/>
    <w:rsid w:val="00513378"/>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Light">
    <w:name w:val="Grid Table Light"/>
    <w:basedOn w:val="TableNormal"/>
    <w:uiPriority w:val="40"/>
    <w:rsid w:val="008F4AC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F4AC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F4AC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F4AC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06191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Accent5">
    <w:name w:val="Grid Table 1 Light Accent 5"/>
    <w:basedOn w:val="TableNormal"/>
    <w:uiPriority w:val="46"/>
    <w:rsid w:val="0006191E"/>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ListTable4-Accent5">
    <w:name w:val="List Table 4 Accent 5"/>
    <w:basedOn w:val="TableNormal"/>
    <w:uiPriority w:val="49"/>
    <w:rsid w:val="0006191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5">
    <w:name w:val="List Table 2 Accent 5"/>
    <w:basedOn w:val="TableNormal"/>
    <w:uiPriority w:val="47"/>
    <w:rsid w:val="00A01EF7"/>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5">
    <w:name w:val="List Table 3 Accent 5"/>
    <w:basedOn w:val="TableNormal"/>
    <w:uiPriority w:val="48"/>
    <w:rsid w:val="00B9507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styleId="CommentReference">
    <w:name w:val="annotation reference"/>
    <w:basedOn w:val="DefaultParagraphFont"/>
    <w:uiPriority w:val="99"/>
    <w:semiHidden/>
    <w:unhideWhenUsed/>
    <w:rsid w:val="00F645E6"/>
    <w:rPr>
      <w:sz w:val="16"/>
      <w:szCs w:val="16"/>
    </w:rPr>
  </w:style>
  <w:style w:type="paragraph" w:styleId="CommentText">
    <w:name w:val="annotation text"/>
    <w:basedOn w:val="Normal"/>
    <w:link w:val="CommentTextChar"/>
    <w:uiPriority w:val="99"/>
    <w:unhideWhenUsed/>
    <w:rsid w:val="00F645E6"/>
    <w:pPr>
      <w:spacing w:line="240" w:lineRule="auto"/>
    </w:pPr>
    <w:rPr>
      <w:sz w:val="20"/>
      <w:szCs w:val="20"/>
    </w:rPr>
  </w:style>
  <w:style w:type="character" w:customStyle="1" w:styleId="CommentTextChar">
    <w:name w:val="Comment Text Char"/>
    <w:basedOn w:val="DefaultParagraphFont"/>
    <w:link w:val="CommentText"/>
    <w:uiPriority w:val="99"/>
    <w:rsid w:val="00F645E6"/>
    <w:rPr>
      <w:sz w:val="20"/>
      <w:szCs w:val="20"/>
    </w:rPr>
  </w:style>
  <w:style w:type="paragraph" w:styleId="CommentSubject">
    <w:name w:val="annotation subject"/>
    <w:basedOn w:val="CommentText"/>
    <w:next w:val="CommentText"/>
    <w:link w:val="CommentSubjectChar"/>
    <w:uiPriority w:val="99"/>
    <w:semiHidden/>
    <w:unhideWhenUsed/>
    <w:rsid w:val="00F645E6"/>
    <w:rPr>
      <w:b/>
      <w:bCs/>
    </w:rPr>
  </w:style>
  <w:style w:type="character" w:customStyle="1" w:styleId="CommentSubjectChar">
    <w:name w:val="Comment Subject Char"/>
    <w:basedOn w:val="CommentTextChar"/>
    <w:link w:val="CommentSubject"/>
    <w:uiPriority w:val="99"/>
    <w:semiHidden/>
    <w:rsid w:val="00F645E6"/>
    <w:rPr>
      <w:b/>
      <w:bCs/>
      <w:sz w:val="20"/>
      <w:szCs w:val="20"/>
    </w:rPr>
  </w:style>
  <w:style w:type="paragraph" w:customStyle="1" w:styleId="EndNoteBibliographyTitle">
    <w:name w:val="EndNote Bibliography Title"/>
    <w:basedOn w:val="Normal"/>
    <w:link w:val="EndNoteBibliographyTitleChar"/>
    <w:rsid w:val="008E3B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3B69"/>
    <w:rPr>
      <w:rFonts w:ascii="Calibri" w:hAnsi="Calibri" w:cs="Calibri"/>
      <w:noProof/>
      <w:lang w:val="en-US"/>
    </w:rPr>
  </w:style>
  <w:style w:type="paragraph" w:customStyle="1" w:styleId="EndNoteBibliography">
    <w:name w:val="EndNote Bibliography"/>
    <w:basedOn w:val="Normal"/>
    <w:link w:val="EndNoteBibliographyChar"/>
    <w:rsid w:val="008E3B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E3B69"/>
    <w:rPr>
      <w:rFonts w:ascii="Calibri" w:hAnsi="Calibri" w:cs="Calibri"/>
      <w:noProof/>
      <w:lang w:val="en-US"/>
    </w:rPr>
  </w:style>
  <w:style w:type="character" w:styleId="Hyperlink">
    <w:name w:val="Hyperlink"/>
    <w:basedOn w:val="DefaultParagraphFont"/>
    <w:uiPriority w:val="99"/>
    <w:unhideWhenUsed/>
    <w:rsid w:val="00EF2EA3"/>
    <w:rPr>
      <w:color w:val="0563C1" w:themeColor="hyperlink"/>
      <w:u w:val="single"/>
    </w:rPr>
  </w:style>
  <w:style w:type="character" w:styleId="UnresolvedMention">
    <w:name w:val="Unresolved Mention"/>
    <w:basedOn w:val="DefaultParagraphFont"/>
    <w:uiPriority w:val="99"/>
    <w:semiHidden/>
    <w:unhideWhenUsed/>
    <w:rsid w:val="00EF2EA3"/>
    <w:rPr>
      <w:color w:val="605E5C"/>
      <w:shd w:val="clear" w:color="auto" w:fill="E1DFDD"/>
    </w:rPr>
  </w:style>
  <w:style w:type="character" w:styleId="FollowedHyperlink">
    <w:name w:val="FollowedHyperlink"/>
    <w:basedOn w:val="DefaultParagraphFont"/>
    <w:uiPriority w:val="99"/>
    <w:semiHidden/>
    <w:unhideWhenUsed/>
    <w:rsid w:val="00594D0C"/>
    <w:rPr>
      <w:color w:val="954F72" w:themeColor="followedHyperlink"/>
      <w:u w:val="single"/>
    </w:rPr>
  </w:style>
  <w:style w:type="paragraph" w:styleId="Revision">
    <w:name w:val="Revision"/>
    <w:hidden/>
    <w:uiPriority w:val="99"/>
    <w:semiHidden/>
    <w:rsid w:val="00CF3A5E"/>
    <w:pPr>
      <w:spacing w:after="0" w:line="240" w:lineRule="auto"/>
    </w:pPr>
  </w:style>
  <w:style w:type="paragraph" w:styleId="Header">
    <w:name w:val="header"/>
    <w:basedOn w:val="Normal"/>
    <w:link w:val="HeaderChar"/>
    <w:uiPriority w:val="99"/>
    <w:unhideWhenUsed/>
    <w:rsid w:val="00396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6D8F"/>
  </w:style>
  <w:style w:type="paragraph" w:styleId="Footer">
    <w:name w:val="footer"/>
    <w:basedOn w:val="Normal"/>
    <w:link w:val="FooterChar"/>
    <w:uiPriority w:val="99"/>
    <w:unhideWhenUsed/>
    <w:rsid w:val="00396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6D8F"/>
  </w:style>
  <w:style w:type="table" w:customStyle="1" w:styleId="ListTable4-Accent51">
    <w:name w:val="List Table 4 - Accent 51"/>
    <w:basedOn w:val="TableNormal"/>
    <w:next w:val="ListTable4-Accent5"/>
    <w:uiPriority w:val="49"/>
    <w:rsid w:val="00AA1E71"/>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1">
    <w:name w:val="Table Grid1"/>
    <w:basedOn w:val="TableNormal"/>
    <w:next w:val="TableGrid"/>
    <w:uiPriority w:val="59"/>
    <w:rsid w:val="002E58B5"/>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1395732">
      <w:bodyDiv w:val="1"/>
      <w:marLeft w:val="0"/>
      <w:marRight w:val="0"/>
      <w:marTop w:val="0"/>
      <w:marBottom w:val="0"/>
      <w:divBdr>
        <w:top w:val="none" w:sz="0" w:space="0" w:color="auto"/>
        <w:left w:val="none" w:sz="0" w:space="0" w:color="auto"/>
        <w:bottom w:val="none" w:sz="0" w:space="0" w:color="auto"/>
        <w:right w:val="none" w:sz="0" w:space="0" w:color="auto"/>
      </w:divBdr>
    </w:div>
    <w:div w:id="782773175">
      <w:bodyDiv w:val="1"/>
      <w:marLeft w:val="0"/>
      <w:marRight w:val="0"/>
      <w:marTop w:val="0"/>
      <w:marBottom w:val="0"/>
      <w:divBdr>
        <w:top w:val="none" w:sz="0" w:space="0" w:color="auto"/>
        <w:left w:val="none" w:sz="0" w:space="0" w:color="auto"/>
        <w:bottom w:val="none" w:sz="0" w:space="0" w:color="auto"/>
        <w:right w:val="none" w:sz="0" w:space="0" w:color="auto"/>
      </w:divBdr>
      <w:divsChild>
        <w:div w:id="523132939">
          <w:marLeft w:val="0"/>
          <w:marRight w:val="0"/>
          <w:marTop w:val="0"/>
          <w:marBottom w:val="120"/>
          <w:divBdr>
            <w:top w:val="none" w:sz="0" w:space="0" w:color="auto"/>
            <w:left w:val="none" w:sz="0" w:space="0" w:color="auto"/>
            <w:bottom w:val="none" w:sz="0" w:space="0" w:color="auto"/>
            <w:right w:val="none" w:sz="0" w:space="0" w:color="auto"/>
          </w:divBdr>
          <w:divsChild>
            <w:div w:id="352196000">
              <w:marLeft w:val="0"/>
              <w:marRight w:val="0"/>
              <w:marTop w:val="0"/>
              <w:marBottom w:val="0"/>
              <w:divBdr>
                <w:top w:val="none" w:sz="0" w:space="0" w:color="auto"/>
                <w:left w:val="none" w:sz="0" w:space="0" w:color="auto"/>
                <w:bottom w:val="none" w:sz="0" w:space="0" w:color="auto"/>
                <w:right w:val="none" w:sz="0" w:space="0" w:color="auto"/>
              </w:divBdr>
              <w:divsChild>
                <w:div w:id="1380086152">
                  <w:marLeft w:val="0"/>
                  <w:marRight w:val="0"/>
                  <w:marTop w:val="0"/>
                  <w:marBottom w:val="0"/>
                  <w:divBdr>
                    <w:top w:val="none" w:sz="0" w:space="0" w:color="auto"/>
                    <w:left w:val="none" w:sz="0" w:space="0" w:color="auto"/>
                    <w:bottom w:val="none" w:sz="0" w:space="0" w:color="auto"/>
                    <w:right w:val="none" w:sz="0" w:space="0" w:color="auto"/>
                  </w:divBdr>
                  <w:divsChild>
                    <w:div w:id="153244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534120">
      <w:bodyDiv w:val="1"/>
      <w:marLeft w:val="0"/>
      <w:marRight w:val="0"/>
      <w:marTop w:val="0"/>
      <w:marBottom w:val="0"/>
      <w:divBdr>
        <w:top w:val="none" w:sz="0" w:space="0" w:color="auto"/>
        <w:left w:val="none" w:sz="0" w:space="0" w:color="auto"/>
        <w:bottom w:val="none" w:sz="0" w:space="0" w:color="auto"/>
        <w:right w:val="none" w:sz="0" w:space="0" w:color="auto"/>
      </w:divBdr>
      <w:divsChild>
        <w:div w:id="466515080">
          <w:marLeft w:val="0"/>
          <w:marRight w:val="0"/>
          <w:marTop w:val="0"/>
          <w:marBottom w:val="120"/>
          <w:divBdr>
            <w:top w:val="none" w:sz="0" w:space="0" w:color="auto"/>
            <w:left w:val="none" w:sz="0" w:space="0" w:color="auto"/>
            <w:bottom w:val="none" w:sz="0" w:space="0" w:color="auto"/>
            <w:right w:val="none" w:sz="0" w:space="0" w:color="auto"/>
          </w:divBdr>
          <w:divsChild>
            <w:div w:id="785082856">
              <w:marLeft w:val="0"/>
              <w:marRight w:val="0"/>
              <w:marTop w:val="0"/>
              <w:marBottom w:val="0"/>
              <w:divBdr>
                <w:top w:val="none" w:sz="0" w:space="0" w:color="auto"/>
                <w:left w:val="none" w:sz="0" w:space="0" w:color="auto"/>
                <w:bottom w:val="none" w:sz="0" w:space="0" w:color="auto"/>
                <w:right w:val="none" w:sz="0" w:space="0" w:color="auto"/>
              </w:divBdr>
              <w:divsChild>
                <w:div w:id="1242642927">
                  <w:marLeft w:val="0"/>
                  <w:marRight w:val="0"/>
                  <w:marTop w:val="0"/>
                  <w:marBottom w:val="0"/>
                  <w:divBdr>
                    <w:top w:val="none" w:sz="0" w:space="0" w:color="auto"/>
                    <w:left w:val="none" w:sz="0" w:space="0" w:color="auto"/>
                    <w:bottom w:val="none" w:sz="0" w:space="0" w:color="auto"/>
                    <w:right w:val="none" w:sz="0" w:space="0" w:color="auto"/>
                  </w:divBdr>
                  <w:divsChild>
                    <w:div w:id="189196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998130">
      <w:bodyDiv w:val="1"/>
      <w:marLeft w:val="0"/>
      <w:marRight w:val="0"/>
      <w:marTop w:val="0"/>
      <w:marBottom w:val="0"/>
      <w:divBdr>
        <w:top w:val="none" w:sz="0" w:space="0" w:color="auto"/>
        <w:left w:val="none" w:sz="0" w:space="0" w:color="auto"/>
        <w:bottom w:val="none" w:sz="0" w:space="0" w:color="auto"/>
        <w:right w:val="none" w:sz="0" w:space="0" w:color="auto"/>
      </w:divBdr>
    </w:div>
    <w:div w:id="1154417831">
      <w:bodyDiv w:val="1"/>
      <w:marLeft w:val="0"/>
      <w:marRight w:val="0"/>
      <w:marTop w:val="0"/>
      <w:marBottom w:val="0"/>
      <w:divBdr>
        <w:top w:val="none" w:sz="0" w:space="0" w:color="auto"/>
        <w:left w:val="none" w:sz="0" w:space="0" w:color="auto"/>
        <w:bottom w:val="none" w:sz="0" w:space="0" w:color="auto"/>
        <w:right w:val="none" w:sz="0" w:space="0" w:color="auto"/>
      </w:divBdr>
    </w:div>
    <w:div w:id="1187598816">
      <w:bodyDiv w:val="1"/>
      <w:marLeft w:val="0"/>
      <w:marRight w:val="0"/>
      <w:marTop w:val="0"/>
      <w:marBottom w:val="0"/>
      <w:divBdr>
        <w:top w:val="none" w:sz="0" w:space="0" w:color="auto"/>
        <w:left w:val="none" w:sz="0" w:space="0" w:color="auto"/>
        <w:bottom w:val="none" w:sz="0" w:space="0" w:color="auto"/>
        <w:right w:val="none" w:sz="0" w:space="0" w:color="auto"/>
      </w:divBdr>
    </w:div>
    <w:div w:id="1264847832">
      <w:bodyDiv w:val="1"/>
      <w:marLeft w:val="0"/>
      <w:marRight w:val="0"/>
      <w:marTop w:val="0"/>
      <w:marBottom w:val="0"/>
      <w:divBdr>
        <w:top w:val="none" w:sz="0" w:space="0" w:color="auto"/>
        <w:left w:val="none" w:sz="0" w:space="0" w:color="auto"/>
        <w:bottom w:val="none" w:sz="0" w:space="0" w:color="auto"/>
        <w:right w:val="none" w:sz="0" w:space="0" w:color="auto"/>
      </w:divBdr>
    </w:div>
    <w:div w:id="1279994265">
      <w:bodyDiv w:val="1"/>
      <w:marLeft w:val="0"/>
      <w:marRight w:val="0"/>
      <w:marTop w:val="0"/>
      <w:marBottom w:val="0"/>
      <w:divBdr>
        <w:top w:val="none" w:sz="0" w:space="0" w:color="auto"/>
        <w:left w:val="none" w:sz="0" w:space="0" w:color="auto"/>
        <w:bottom w:val="none" w:sz="0" w:space="0" w:color="auto"/>
        <w:right w:val="none" w:sz="0" w:space="0" w:color="auto"/>
      </w:divBdr>
    </w:div>
    <w:div w:id="1318654542">
      <w:bodyDiv w:val="1"/>
      <w:marLeft w:val="0"/>
      <w:marRight w:val="0"/>
      <w:marTop w:val="0"/>
      <w:marBottom w:val="0"/>
      <w:divBdr>
        <w:top w:val="none" w:sz="0" w:space="0" w:color="auto"/>
        <w:left w:val="none" w:sz="0" w:space="0" w:color="auto"/>
        <w:bottom w:val="none" w:sz="0" w:space="0" w:color="auto"/>
        <w:right w:val="none" w:sz="0" w:space="0" w:color="auto"/>
      </w:divBdr>
      <w:divsChild>
        <w:div w:id="463618300">
          <w:marLeft w:val="547"/>
          <w:marRight w:val="0"/>
          <w:marTop w:val="0"/>
          <w:marBottom w:val="240"/>
          <w:divBdr>
            <w:top w:val="none" w:sz="0" w:space="0" w:color="auto"/>
            <w:left w:val="none" w:sz="0" w:space="0" w:color="auto"/>
            <w:bottom w:val="none" w:sz="0" w:space="0" w:color="auto"/>
            <w:right w:val="none" w:sz="0" w:space="0" w:color="auto"/>
          </w:divBdr>
        </w:div>
        <w:div w:id="1950700411">
          <w:marLeft w:val="547"/>
          <w:marRight w:val="0"/>
          <w:marTop w:val="0"/>
          <w:marBottom w:val="240"/>
          <w:divBdr>
            <w:top w:val="none" w:sz="0" w:space="0" w:color="auto"/>
            <w:left w:val="none" w:sz="0" w:space="0" w:color="auto"/>
            <w:bottom w:val="none" w:sz="0" w:space="0" w:color="auto"/>
            <w:right w:val="none" w:sz="0" w:space="0" w:color="auto"/>
          </w:divBdr>
        </w:div>
        <w:div w:id="1238976989">
          <w:marLeft w:val="1166"/>
          <w:marRight w:val="0"/>
          <w:marTop w:val="0"/>
          <w:marBottom w:val="240"/>
          <w:divBdr>
            <w:top w:val="none" w:sz="0" w:space="0" w:color="auto"/>
            <w:left w:val="none" w:sz="0" w:space="0" w:color="auto"/>
            <w:bottom w:val="none" w:sz="0" w:space="0" w:color="auto"/>
            <w:right w:val="none" w:sz="0" w:space="0" w:color="auto"/>
          </w:divBdr>
        </w:div>
        <w:div w:id="397900894">
          <w:marLeft w:val="1166"/>
          <w:marRight w:val="0"/>
          <w:marTop w:val="0"/>
          <w:marBottom w:val="240"/>
          <w:divBdr>
            <w:top w:val="none" w:sz="0" w:space="0" w:color="auto"/>
            <w:left w:val="none" w:sz="0" w:space="0" w:color="auto"/>
            <w:bottom w:val="none" w:sz="0" w:space="0" w:color="auto"/>
            <w:right w:val="none" w:sz="0" w:space="0" w:color="auto"/>
          </w:divBdr>
        </w:div>
      </w:divsChild>
    </w:div>
    <w:div w:id="1519543955">
      <w:bodyDiv w:val="1"/>
      <w:marLeft w:val="0"/>
      <w:marRight w:val="0"/>
      <w:marTop w:val="0"/>
      <w:marBottom w:val="0"/>
      <w:divBdr>
        <w:top w:val="none" w:sz="0" w:space="0" w:color="auto"/>
        <w:left w:val="none" w:sz="0" w:space="0" w:color="auto"/>
        <w:bottom w:val="none" w:sz="0" w:space="0" w:color="auto"/>
        <w:right w:val="none" w:sz="0" w:space="0" w:color="auto"/>
      </w:divBdr>
    </w:div>
    <w:div w:id="1556313123">
      <w:bodyDiv w:val="1"/>
      <w:marLeft w:val="0"/>
      <w:marRight w:val="0"/>
      <w:marTop w:val="0"/>
      <w:marBottom w:val="0"/>
      <w:divBdr>
        <w:top w:val="none" w:sz="0" w:space="0" w:color="auto"/>
        <w:left w:val="none" w:sz="0" w:space="0" w:color="auto"/>
        <w:bottom w:val="none" w:sz="0" w:space="0" w:color="auto"/>
        <w:right w:val="none" w:sz="0" w:space="0" w:color="auto"/>
      </w:divBdr>
    </w:div>
    <w:div w:id="2011634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s://www.elso.org/membership/centermap.aspx"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6093</Words>
  <Characters>35407</Characters>
  <Application>Microsoft Office Word</Application>
  <DocSecurity>0</DocSecurity>
  <Lines>513</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Bethell</dc:creator>
  <cp:keywords/>
  <dc:description/>
  <cp:lastModifiedBy>George Bethell</cp:lastModifiedBy>
  <cp:revision>2</cp:revision>
  <dcterms:created xsi:type="dcterms:W3CDTF">2026-03-31T05:09:00Z</dcterms:created>
  <dcterms:modified xsi:type="dcterms:W3CDTF">2026-03-31T05:09:00Z</dcterms:modified>
</cp:coreProperties>
</file>